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79"/>
        <w:gridCol w:w="946"/>
        <w:gridCol w:w="1248"/>
        <w:gridCol w:w="587"/>
        <w:gridCol w:w="1174"/>
        <w:gridCol w:w="788"/>
        <w:gridCol w:w="1298"/>
        <w:gridCol w:w="3101"/>
        <w:gridCol w:w="2629"/>
        <w:gridCol w:w="508"/>
      </w:tblGrid>
      <w:tr w:rsidR="009D1C4B" w:rsidRPr="0001000C" w14:paraId="6CA546D1"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21069E3" w:rsidR="009D1C4B" w:rsidRPr="0001000C" w:rsidRDefault="009D1C4B" w:rsidP="009D1C4B">
            <w:pPr>
              <w:jc w:val="center"/>
              <w:rPr>
                <w:sz w:val="18"/>
                <w:szCs w:val="18"/>
              </w:rPr>
            </w:pPr>
            <w:r>
              <w:rPr>
                <w:sz w:val="18"/>
                <w:szCs w:val="18"/>
              </w:rPr>
              <w:t>Authors</w:t>
            </w:r>
          </w:p>
        </w:tc>
        <w:tc>
          <w:tcPr>
            <w:tcW w:w="0" w:type="auto"/>
          </w:tcPr>
          <w:p w14:paraId="5570998B" w14:textId="77777777" w:rsidR="009D1C4B"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w:t>
            </w:r>
            <w:bookmarkStart w:id="0" w:name="_GoBack"/>
            <w:bookmarkEnd w:id="0"/>
            <w:r w:rsidRPr="0001000C">
              <w:rPr>
                <w:sz w:val="18"/>
                <w:szCs w:val="18"/>
              </w:rPr>
              <w:t>D</w:t>
            </w:r>
          </w:p>
        </w:tc>
        <w:tc>
          <w:tcPr>
            <w:tcW w:w="0" w:type="auto"/>
          </w:tcPr>
          <w:p w14:paraId="5BBF468E"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6272750A"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E560EC7"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77777777" w:rsidR="009D1C4B" w:rsidRPr="00185B11"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9D1C4B" w:rsidRPr="0001000C" w14:paraId="2B46112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A9E43" w14:textId="77777777" w:rsidR="009D1C4B" w:rsidRPr="00185B11" w:rsidRDefault="009D1C4B" w:rsidP="009D1C4B">
            <w:pPr>
              <w:jc w:val="center"/>
              <w:rPr>
                <w:sz w:val="18"/>
                <w:szCs w:val="18"/>
              </w:rPr>
            </w:pPr>
            <w:r>
              <w:rPr>
                <w:sz w:val="18"/>
                <w:szCs w:val="18"/>
              </w:rPr>
              <w:t xml:space="preserve">Ahmed </w:t>
            </w:r>
            <w:r w:rsidRPr="0019367D">
              <w:rPr>
                <w:i/>
                <w:sz w:val="18"/>
                <w:szCs w:val="18"/>
              </w:rPr>
              <w:t>et al.</w:t>
            </w:r>
          </w:p>
        </w:tc>
        <w:tc>
          <w:tcPr>
            <w:tcW w:w="0" w:type="auto"/>
          </w:tcPr>
          <w:p w14:paraId="15B63E31" w14:textId="77777777" w:rsidR="009D1C4B" w:rsidRPr="00F03FD6"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0B7CAD14" w14:textId="7D2F063A" w:rsidR="009D1C4B" w:rsidRPr="009F239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908927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68E87E0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A38C53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F2989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rFonts w:hint="eastAsia"/>
                <w:sz w:val="18"/>
                <w:szCs w:val="18"/>
              </w:rPr>
              <w:t>m</w:t>
            </w:r>
            <w:r>
              <w:rPr>
                <w:sz w:val="18"/>
                <w:szCs w:val="18"/>
              </w:rPr>
              <w:t>ore prevalent</w:t>
            </w:r>
          </w:p>
        </w:tc>
        <w:tc>
          <w:tcPr>
            <w:tcW w:w="0" w:type="auto"/>
          </w:tcPr>
          <w:p w14:paraId="2BD38E0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6DFC617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06349BB5" w14:textId="77777777"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9D1C4B" w:rsidRPr="0001000C" w14:paraId="2CB50A8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A0CA098" w14:textId="77777777" w:rsidR="009D1C4B" w:rsidRPr="00185B11" w:rsidRDefault="009D1C4B" w:rsidP="009D1C4B">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1179AD21" w14:textId="77777777" w:rsidR="009D1C4B" w:rsidRPr="00F03FD6"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6F46">
              <w:rPr>
                <w:sz w:val="18"/>
                <w:szCs w:val="18"/>
              </w:rPr>
              <w:t>32127198</w:t>
            </w:r>
          </w:p>
        </w:tc>
        <w:tc>
          <w:tcPr>
            <w:tcW w:w="0" w:type="auto"/>
          </w:tcPr>
          <w:p w14:paraId="03F39087" w14:textId="77777777" w:rsidR="009D1C4B" w:rsidRPr="009F239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1FC2D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27362F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FA82CC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41CB2EC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2ACE69A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4BB6F71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453210A3" w14:textId="77777777"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9D1C4B" w:rsidRPr="0001000C" w14:paraId="1C1E866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9D1C4B" w:rsidRPr="00185B11" w:rsidRDefault="009D1C4B"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2B8BE920"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shd w:val="clear" w:color="auto" w:fill="E7E6E6" w:themeFill="background2"/>
          </w:tcPr>
          <w:p w14:paraId="317B4D0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9D1C4B" w:rsidRPr="0001000C" w14:paraId="503C5E35"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1680F2" w14:textId="77777777" w:rsidR="009D1C4B" w:rsidRPr="00185B11" w:rsidRDefault="009D1C4B" w:rsidP="009D1C4B">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2C5D9CDB" w14:textId="77777777" w:rsidR="009D1C4B" w:rsidRPr="00F03FD6"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126F">
              <w:rPr>
                <w:sz w:val="18"/>
                <w:szCs w:val="18"/>
              </w:rPr>
              <w:t>20970624</w:t>
            </w:r>
          </w:p>
        </w:tc>
        <w:tc>
          <w:tcPr>
            <w:tcW w:w="0" w:type="auto"/>
          </w:tcPr>
          <w:p w14:paraId="1E574857" w14:textId="77777777" w:rsidR="009D1C4B" w:rsidRPr="009F239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157EEFB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1BF55F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6450A7D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054399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0D703E3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0922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64C40D3A" w14:textId="77777777"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9D1C4B" w:rsidRPr="0001000C" w14:paraId="2ECB7D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705ED" w14:textId="77777777" w:rsidR="009D1C4B" w:rsidRDefault="009D1C4B" w:rsidP="009D1C4B">
            <w:pPr>
              <w:jc w:val="center"/>
              <w:rPr>
                <w:sz w:val="18"/>
                <w:szCs w:val="18"/>
              </w:rPr>
            </w:pPr>
            <w:r>
              <w:rPr>
                <w:sz w:val="18"/>
                <w:szCs w:val="18"/>
              </w:rPr>
              <w:t xml:space="preserve">Asci </w:t>
            </w:r>
            <w:r w:rsidRPr="0039771D">
              <w:rPr>
                <w:i/>
                <w:sz w:val="18"/>
                <w:szCs w:val="18"/>
              </w:rPr>
              <w:t>et al.</w:t>
            </w:r>
          </w:p>
        </w:tc>
        <w:tc>
          <w:tcPr>
            <w:tcW w:w="0" w:type="auto"/>
          </w:tcPr>
          <w:p w14:paraId="3DAB1370" w14:textId="77777777" w:rsidR="009D1C4B" w:rsidRPr="0004209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771D">
              <w:rPr>
                <w:sz w:val="18"/>
                <w:szCs w:val="18"/>
              </w:rPr>
              <w:t>20709740</w:t>
            </w:r>
          </w:p>
        </w:tc>
        <w:tc>
          <w:tcPr>
            <w:tcW w:w="0" w:type="auto"/>
          </w:tcPr>
          <w:p w14:paraId="67158E5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4101C97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C99ABD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E63703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37D4BE8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9E24F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08FE305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1A9059A3"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9D1C4B" w:rsidRPr="0001000C" w14:paraId="6C2680E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912BE9" w14:textId="77777777" w:rsidR="009D1C4B" w:rsidRDefault="009D1C4B" w:rsidP="009D1C4B">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0F4E68CF" w14:textId="77777777" w:rsidR="009D1C4B" w:rsidRPr="003D2775"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31031374</w:t>
            </w:r>
          </w:p>
        </w:tc>
        <w:tc>
          <w:tcPr>
            <w:tcW w:w="0" w:type="auto"/>
          </w:tcPr>
          <w:p w14:paraId="4E17748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74DE937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9CC4B6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D76263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8A48D0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BC3343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3AB6E05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14C8886D"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9D1C4B" w:rsidRPr="0001000C" w14:paraId="305A01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B3C4A" w14:textId="77777777" w:rsidR="009D1C4B" w:rsidRDefault="009D1C4B" w:rsidP="009D1C4B">
            <w:pPr>
              <w:jc w:val="center"/>
              <w:rPr>
                <w:sz w:val="18"/>
                <w:szCs w:val="18"/>
              </w:rPr>
            </w:pPr>
            <w:r>
              <w:rPr>
                <w:sz w:val="18"/>
                <w:szCs w:val="18"/>
              </w:rPr>
              <w:t xml:space="preserve">Bae </w:t>
            </w:r>
            <w:r w:rsidRPr="00E25D00">
              <w:rPr>
                <w:i/>
                <w:sz w:val="18"/>
                <w:szCs w:val="18"/>
              </w:rPr>
              <w:t>et al.</w:t>
            </w:r>
          </w:p>
        </w:tc>
        <w:tc>
          <w:tcPr>
            <w:tcW w:w="0" w:type="auto"/>
          </w:tcPr>
          <w:p w14:paraId="41B4A2CC" w14:textId="77777777" w:rsidR="009D1C4B" w:rsidRPr="00E26FA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49D643A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3BED30F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7C0D0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30DBB0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0CE1AA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DE110E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0E510831" w14:textId="77777777" w:rsidR="009D1C4B" w:rsidRPr="00326F9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55B3F6B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740CF68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9D1C4B" w:rsidRPr="0001000C" w14:paraId="3429244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7FBDD65" w14:textId="77777777" w:rsidR="009D1C4B" w:rsidRDefault="009D1C4B" w:rsidP="009D1C4B">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64690F81"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EB5">
              <w:rPr>
                <w:sz w:val="18"/>
                <w:szCs w:val="18"/>
              </w:rPr>
              <w:t>14981445</w:t>
            </w:r>
          </w:p>
        </w:tc>
        <w:tc>
          <w:tcPr>
            <w:tcW w:w="0" w:type="auto"/>
          </w:tcPr>
          <w:p w14:paraId="2D84C153"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8F9517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B7F50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F4139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044EC48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CD5E2F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147187A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626E1504"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9D1C4B" w:rsidRPr="0001000C" w14:paraId="55B23BD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609760" w14:textId="77777777" w:rsidR="009D1C4B" w:rsidRPr="00497A88" w:rsidRDefault="009D1C4B" w:rsidP="009D1C4B">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799BF578" w14:textId="77777777" w:rsidR="009D1C4B" w:rsidRPr="00497A88"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6F24F440" w14:textId="43F1C251"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7BB3E9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55D5D7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9D71E4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5CB277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59193F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7CE7510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511CB756"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9D1C4B" w:rsidRPr="0001000C" w14:paraId="7D2B52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1AE08D6" w14:textId="77777777" w:rsidR="009D1C4B" w:rsidRDefault="009D1C4B" w:rsidP="009D1C4B">
            <w:pPr>
              <w:jc w:val="center"/>
              <w:rPr>
                <w:sz w:val="18"/>
                <w:szCs w:val="18"/>
              </w:rPr>
            </w:pPr>
            <w:r>
              <w:rPr>
                <w:sz w:val="18"/>
                <w:szCs w:val="18"/>
              </w:rPr>
              <w:t xml:space="preserve">Bundy </w:t>
            </w:r>
            <w:r w:rsidRPr="000304EE">
              <w:rPr>
                <w:i/>
                <w:sz w:val="18"/>
                <w:szCs w:val="18"/>
              </w:rPr>
              <w:t>et al.</w:t>
            </w:r>
          </w:p>
        </w:tc>
        <w:tc>
          <w:tcPr>
            <w:tcW w:w="0" w:type="auto"/>
          </w:tcPr>
          <w:p w14:paraId="7C95C4E4" w14:textId="77777777" w:rsidR="009D1C4B" w:rsidRPr="004F0D3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0304EE">
              <w:rPr>
                <w:sz w:val="18"/>
                <w:szCs w:val="18"/>
              </w:rPr>
              <w:t>31658949</w:t>
            </w:r>
          </w:p>
        </w:tc>
        <w:tc>
          <w:tcPr>
            <w:tcW w:w="0" w:type="auto"/>
          </w:tcPr>
          <w:p w14:paraId="18AF6627" w14:textId="3B2BE43B"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 (CRIC)</w:t>
            </w:r>
          </w:p>
        </w:tc>
        <w:tc>
          <w:tcPr>
            <w:tcW w:w="0" w:type="auto"/>
          </w:tcPr>
          <w:p w14:paraId="1BEE9B7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BCE1D8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D4EEDC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805A8B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25524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0ED1A497" w14:textId="77777777" w:rsidR="009D1C4B" w:rsidRPr="000304EE"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BA3FCF0"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9D1C4B" w:rsidRPr="0001000C" w14:paraId="3FAB165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1B788C" w14:textId="77777777" w:rsidR="009D1C4B" w:rsidRDefault="009D1C4B" w:rsidP="009D1C4B">
            <w:pPr>
              <w:jc w:val="center"/>
              <w:rPr>
                <w:sz w:val="18"/>
                <w:szCs w:val="18"/>
              </w:rPr>
            </w:pPr>
            <w:r>
              <w:rPr>
                <w:sz w:val="18"/>
                <w:szCs w:val="18"/>
              </w:rPr>
              <w:t xml:space="preserve">Chandra </w:t>
            </w:r>
            <w:r w:rsidRPr="00983E7C">
              <w:rPr>
                <w:i/>
                <w:sz w:val="18"/>
                <w:szCs w:val="18"/>
              </w:rPr>
              <w:t>et al.</w:t>
            </w:r>
          </w:p>
        </w:tc>
        <w:tc>
          <w:tcPr>
            <w:tcW w:w="0" w:type="auto"/>
          </w:tcPr>
          <w:p w14:paraId="72EC5505" w14:textId="77777777" w:rsidR="009D1C4B" w:rsidRPr="00776769"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3E7C">
              <w:rPr>
                <w:sz w:val="18"/>
                <w:szCs w:val="18"/>
              </w:rPr>
              <w:t>32129206</w:t>
            </w:r>
          </w:p>
        </w:tc>
        <w:tc>
          <w:tcPr>
            <w:tcW w:w="0" w:type="auto"/>
          </w:tcPr>
          <w:p w14:paraId="6F86899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17586E0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6828B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9257F6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3E965CA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6C52C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3BB037F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725EF35C" w14:textId="51D92CE3"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2)"},"properties":{"noteIndex":0},"schema":"https://github.com/citation-style-language/schema/raw/master/csl-citation.json"}</w:instrText>
            </w:r>
            <w:r>
              <w:rPr>
                <w:sz w:val="18"/>
                <w:szCs w:val="18"/>
              </w:rPr>
              <w:fldChar w:fldCharType="separate"/>
            </w:r>
            <w:r w:rsidRPr="008E6533">
              <w:rPr>
                <w:noProof/>
                <w:sz w:val="18"/>
                <w:szCs w:val="18"/>
              </w:rPr>
              <w:t>(11)</w:t>
            </w:r>
            <w:r>
              <w:rPr>
                <w:sz w:val="18"/>
                <w:szCs w:val="18"/>
              </w:rPr>
              <w:fldChar w:fldCharType="end"/>
            </w:r>
          </w:p>
        </w:tc>
      </w:tr>
      <w:tr w:rsidR="009D1C4B" w:rsidRPr="0001000C" w14:paraId="3CA37777"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9D1C4B" w:rsidRDefault="009D1C4B" w:rsidP="009D1C4B">
            <w:pPr>
              <w:jc w:val="center"/>
              <w:rPr>
                <w:sz w:val="18"/>
                <w:szCs w:val="18"/>
              </w:rPr>
            </w:pPr>
            <w:r>
              <w:rPr>
                <w:sz w:val="18"/>
                <w:szCs w:val="18"/>
              </w:rPr>
              <w:lastRenderedPageBreak/>
              <w:t xml:space="preserve">Chang </w:t>
            </w:r>
            <w:r w:rsidRPr="00D52602">
              <w:rPr>
                <w:i/>
                <w:iCs/>
                <w:sz w:val="18"/>
                <w:szCs w:val="18"/>
              </w:rPr>
              <w:t>et al</w:t>
            </w:r>
          </w:p>
        </w:tc>
        <w:tc>
          <w:tcPr>
            <w:tcW w:w="0" w:type="auto"/>
            <w:shd w:val="clear" w:color="auto" w:fill="E7E6E6" w:themeFill="background2"/>
          </w:tcPr>
          <w:p w14:paraId="62B50A0F"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2169112</w:t>
            </w:r>
          </w:p>
        </w:tc>
        <w:tc>
          <w:tcPr>
            <w:tcW w:w="0" w:type="auto"/>
            <w:shd w:val="clear" w:color="auto" w:fill="E7E6E6" w:themeFill="background2"/>
          </w:tcPr>
          <w:p w14:paraId="564FC80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9D1C4B" w:rsidRPr="002667E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5B0F6BCA"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Pr>
                <w:sz w:val="18"/>
                <w:szCs w:val="18"/>
              </w:rPr>
              <w:fldChar w:fldCharType="separate"/>
            </w:r>
            <w:r w:rsidRPr="008E6533">
              <w:rPr>
                <w:noProof/>
                <w:sz w:val="18"/>
                <w:szCs w:val="18"/>
              </w:rPr>
              <w:t>(12)</w:t>
            </w:r>
            <w:r>
              <w:rPr>
                <w:sz w:val="18"/>
                <w:szCs w:val="18"/>
              </w:rPr>
              <w:fldChar w:fldCharType="end"/>
            </w:r>
          </w:p>
        </w:tc>
      </w:tr>
      <w:tr w:rsidR="009D1C4B" w:rsidRPr="0001000C" w14:paraId="445078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AEA84" w14:textId="77777777" w:rsidR="009D1C4B" w:rsidRDefault="009D1C4B" w:rsidP="009D1C4B">
            <w:pPr>
              <w:jc w:val="center"/>
              <w:rPr>
                <w:sz w:val="18"/>
                <w:szCs w:val="18"/>
              </w:rPr>
            </w:pPr>
            <w:r>
              <w:rPr>
                <w:sz w:val="18"/>
                <w:szCs w:val="18"/>
              </w:rPr>
              <w:t xml:space="preserve">Chao </w:t>
            </w:r>
            <w:r w:rsidRPr="00A9158D">
              <w:rPr>
                <w:i/>
                <w:sz w:val="18"/>
                <w:szCs w:val="18"/>
              </w:rPr>
              <w:t>et al.</w:t>
            </w:r>
          </w:p>
        </w:tc>
        <w:tc>
          <w:tcPr>
            <w:tcW w:w="0" w:type="auto"/>
          </w:tcPr>
          <w:p w14:paraId="1773C570" w14:textId="77777777" w:rsidR="009D1C4B" w:rsidRPr="002225F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94EB8">
              <w:rPr>
                <w:sz w:val="18"/>
                <w:szCs w:val="18"/>
              </w:rPr>
              <w:t>32866261</w:t>
            </w:r>
          </w:p>
        </w:tc>
        <w:tc>
          <w:tcPr>
            <w:tcW w:w="0" w:type="auto"/>
          </w:tcPr>
          <w:p w14:paraId="4F6A1A5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1BF2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08FB19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ESRD and CKD)</w:t>
            </w:r>
          </w:p>
        </w:tc>
        <w:tc>
          <w:tcPr>
            <w:tcW w:w="0" w:type="auto"/>
          </w:tcPr>
          <w:p w14:paraId="539D711B" w14:textId="77777777" w:rsidR="009D1C4B" w:rsidRPr="00AE18C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tcPr>
          <w:p w14:paraId="5A0904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70EFC6C" w14:textId="77777777" w:rsidR="009D1C4B" w:rsidRPr="007D4C4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04F68C8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017A1A52" w14:textId="5474D56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5)"},"properties":{"noteIndex":0},"schema":"https://github.com/citation-style-language/schema/raw/master/csl-citation.json"}</w:instrText>
            </w:r>
            <w:r>
              <w:rPr>
                <w:sz w:val="18"/>
                <w:szCs w:val="18"/>
              </w:rPr>
              <w:fldChar w:fldCharType="separate"/>
            </w:r>
            <w:r w:rsidRPr="008E6533">
              <w:rPr>
                <w:noProof/>
                <w:sz w:val="18"/>
                <w:szCs w:val="18"/>
              </w:rPr>
              <w:t>(13)</w:t>
            </w:r>
            <w:r>
              <w:rPr>
                <w:sz w:val="18"/>
                <w:szCs w:val="18"/>
              </w:rPr>
              <w:fldChar w:fldCharType="end"/>
            </w:r>
          </w:p>
        </w:tc>
      </w:tr>
      <w:tr w:rsidR="009D1C4B" w:rsidRPr="0001000C" w14:paraId="492BB5B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E2245DB" w14:textId="77777777" w:rsidR="009D1C4B" w:rsidRDefault="009D1C4B" w:rsidP="009D1C4B">
            <w:pPr>
              <w:jc w:val="center"/>
              <w:rPr>
                <w:sz w:val="18"/>
                <w:szCs w:val="18"/>
              </w:rPr>
            </w:pPr>
            <w:r>
              <w:rPr>
                <w:sz w:val="18"/>
                <w:szCs w:val="18"/>
              </w:rPr>
              <w:t xml:space="preserve">Chao </w:t>
            </w:r>
            <w:r w:rsidRPr="00FB6D9B">
              <w:rPr>
                <w:i/>
                <w:sz w:val="18"/>
                <w:szCs w:val="18"/>
              </w:rPr>
              <w:t>et al.</w:t>
            </w:r>
          </w:p>
        </w:tc>
        <w:tc>
          <w:tcPr>
            <w:tcW w:w="0" w:type="auto"/>
          </w:tcPr>
          <w:p w14:paraId="63DECB9B" w14:textId="77777777" w:rsidR="009D1C4B" w:rsidRPr="00994EB8"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B6D9B">
              <w:rPr>
                <w:sz w:val="18"/>
                <w:szCs w:val="18"/>
              </w:rPr>
              <w:t>28522697</w:t>
            </w:r>
          </w:p>
        </w:tc>
        <w:tc>
          <w:tcPr>
            <w:tcW w:w="0" w:type="auto"/>
          </w:tcPr>
          <w:p w14:paraId="7535EC7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30BDBE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A4C32C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843EFE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4156559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1E6D4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32540EF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5DCE29F0"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9D1C4B" w:rsidRPr="0001000C" w14:paraId="7D55F21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E77CBC" w14:textId="77777777" w:rsidR="009D1C4B" w:rsidRPr="00185B11" w:rsidRDefault="009D1C4B" w:rsidP="009D1C4B">
            <w:pPr>
              <w:jc w:val="center"/>
              <w:rPr>
                <w:sz w:val="18"/>
                <w:szCs w:val="18"/>
              </w:rPr>
            </w:pPr>
            <w:proofErr w:type="spellStart"/>
            <w:r>
              <w:rPr>
                <w:sz w:val="18"/>
                <w:szCs w:val="18"/>
              </w:rPr>
              <w:t>Charitaki</w:t>
            </w:r>
            <w:proofErr w:type="spellEnd"/>
            <w:r>
              <w:rPr>
                <w:sz w:val="18"/>
                <w:szCs w:val="18"/>
              </w:rPr>
              <w:t xml:space="preserve"> </w:t>
            </w:r>
            <w:r w:rsidRPr="0019367D">
              <w:rPr>
                <w:i/>
                <w:sz w:val="18"/>
                <w:szCs w:val="18"/>
              </w:rPr>
              <w:t>et al.</w:t>
            </w:r>
          </w:p>
        </w:tc>
        <w:tc>
          <w:tcPr>
            <w:tcW w:w="0" w:type="auto"/>
          </w:tcPr>
          <w:p w14:paraId="47A8FBCF"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0DE7">
              <w:rPr>
                <w:sz w:val="18"/>
                <w:szCs w:val="18"/>
              </w:rPr>
              <w:t>24473732</w:t>
            </w:r>
          </w:p>
        </w:tc>
        <w:tc>
          <w:tcPr>
            <w:tcW w:w="0" w:type="auto"/>
          </w:tcPr>
          <w:p w14:paraId="38D100ED" w14:textId="2993FC68"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451D5DF0"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2A991DD"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4D7E5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4DF3914A"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98FA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Pearson r = -0.124, p = 0.031</w:t>
            </w:r>
          </w:p>
        </w:tc>
        <w:tc>
          <w:tcPr>
            <w:tcW w:w="0" w:type="auto"/>
          </w:tcPr>
          <w:p w14:paraId="33A82C3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55B434AF" w14:textId="3AECC398"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6)"},"properties":{"noteIndex":0},"schema":"https://github.com/citation-style-language/schema/raw/master/csl-citation.json"}</w:instrText>
            </w:r>
            <w:r>
              <w:rPr>
                <w:sz w:val="18"/>
                <w:szCs w:val="18"/>
              </w:rPr>
              <w:fldChar w:fldCharType="separate"/>
            </w:r>
            <w:r w:rsidRPr="008E6533">
              <w:rPr>
                <w:noProof/>
                <w:sz w:val="18"/>
                <w:szCs w:val="18"/>
              </w:rPr>
              <w:t>(15)</w:t>
            </w:r>
            <w:r>
              <w:rPr>
                <w:sz w:val="18"/>
                <w:szCs w:val="18"/>
              </w:rPr>
              <w:fldChar w:fldCharType="end"/>
            </w:r>
          </w:p>
        </w:tc>
      </w:tr>
      <w:tr w:rsidR="009D1C4B" w:rsidRPr="0001000C" w14:paraId="3FFF12C6"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9D1C4B" w:rsidRDefault="009D1C4B" w:rsidP="009D1C4B">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4A8BB2F0"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8036114</w:t>
            </w:r>
          </w:p>
        </w:tc>
        <w:tc>
          <w:tcPr>
            <w:tcW w:w="0" w:type="auto"/>
            <w:shd w:val="clear" w:color="auto" w:fill="E7E6E6" w:themeFill="background2"/>
          </w:tcPr>
          <w:p w14:paraId="6C5C8224" w14:textId="77777777" w:rsidR="009D1C4B" w:rsidRPr="00893BF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422256FA"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Pr>
                <w:sz w:val="18"/>
                <w:szCs w:val="18"/>
              </w:rPr>
              <w:fldChar w:fldCharType="separate"/>
            </w:r>
            <w:r w:rsidRPr="008E6533">
              <w:rPr>
                <w:noProof/>
                <w:sz w:val="18"/>
                <w:szCs w:val="18"/>
              </w:rPr>
              <w:t>(16)</w:t>
            </w:r>
            <w:r>
              <w:rPr>
                <w:sz w:val="18"/>
                <w:szCs w:val="18"/>
              </w:rPr>
              <w:fldChar w:fldCharType="end"/>
            </w:r>
          </w:p>
        </w:tc>
      </w:tr>
      <w:tr w:rsidR="009D1C4B" w:rsidRPr="0001000C" w14:paraId="3BB54D5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01D2F" w14:textId="77777777" w:rsidR="009D1C4B" w:rsidRDefault="009D1C4B" w:rsidP="009D1C4B">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48EC5317" w14:textId="77777777" w:rsidR="009D1C4B" w:rsidRPr="00430DE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28329057</w:t>
            </w:r>
          </w:p>
        </w:tc>
        <w:tc>
          <w:tcPr>
            <w:tcW w:w="0" w:type="auto"/>
          </w:tcPr>
          <w:p w14:paraId="2D3C69FB" w14:textId="2134152F"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1BA86B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6BD0089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26E602A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6100152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B37A51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00C59191" w14:textId="77777777" w:rsidR="009D1C4B" w:rsidRPr="004463C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366E273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3AE34405" w14:textId="5021BF06"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8)"},"properties":{"noteIndex":0},"schema":"https://github.com/citation-style-language/schema/raw/master/csl-citation.json"}</w:instrText>
            </w:r>
            <w:r>
              <w:rPr>
                <w:sz w:val="18"/>
                <w:szCs w:val="18"/>
              </w:rPr>
              <w:fldChar w:fldCharType="separate"/>
            </w:r>
            <w:r w:rsidRPr="008E6533">
              <w:rPr>
                <w:noProof/>
                <w:sz w:val="18"/>
                <w:szCs w:val="18"/>
              </w:rPr>
              <w:t>(17)</w:t>
            </w:r>
            <w:r>
              <w:rPr>
                <w:sz w:val="18"/>
                <w:szCs w:val="18"/>
              </w:rPr>
              <w:fldChar w:fldCharType="end"/>
            </w:r>
          </w:p>
        </w:tc>
      </w:tr>
      <w:tr w:rsidR="009D1C4B" w:rsidRPr="0001000C" w14:paraId="0E34BE8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9D1C4B" w:rsidRDefault="009D1C4B" w:rsidP="009D1C4B">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10C1E638"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0237457</w:t>
            </w:r>
          </w:p>
        </w:tc>
        <w:tc>
          <w:tcPr>
            <w:tcW w:w="0" w:type="auto"/>
            <w:shd w:val="clear" w:color="auto" w:fill="E7E6E6" w:themeFill="background2"/>
          </w:tcPr>
          <w:p w14:paraId="79A9BF1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shd w:val="clear" w:color="auto" w:fill="E7E6E6" w:themeFill="background2"/>
          </w:tcPr>
          <w:p w14:paraId="1B97FCE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9D1C4B" w:rsidRPr="00E70D35"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34A401A4"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Pr>
                <w:sz w:val="18"/>
                <w:szCs w:val="18"/>
              </w:rPr>
              <w:fldChar w:fldCharType="separate"/>
            </w:r>
            <w:r w:rsidRPr="008E6533">
              <w:rPr>
                <w:noProof/>
                <w:sz w:val="18"/>
                <w:szCs w:val="18"/>
              </w:rPr>
              <w:t>(18)</w:t>
            </w:r>
            <w:r>
              <w:rPr>
                <w:sz w:val="18"/>
                <w:szCs w:val="18"/>
              </w:rPr>
              <w:fldChar w:fldCharType="end"/>
            </w:r>
          </w:p>
        </w:tc>
      </w:tr>
      <w:tr w:rsidR="009D1C4B" w:rsidRPr="0001000C" w14:paraId="604C898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EA115" w14:textId="77777777" w:rsidR="009D1C4B" w:rsidRDefault="009D1C4B" w:rsidP="009D1C4B">
            <w:pPr>
              <w:jc w:val="center"/>
              <w:rPr>
                <w:sz w:val="18"/>
                <w:szCs w:val="18"/>
              </w:rPr>
            </w:pPr>
            <w:r>
              <w:rPr>
                <w:sz w:val="18"/>
                <w:szCs w:val="18"/>
              </w:rPr>
              <w:t xml:space="preserve">Choi </w:t>
            </w:r>
            <w:r w:rsidRPr="0014640E">
              <w:rPr>
                <w:i/>
                <w:sz w:val="18"/>
                <w:szCs w:val="18"/>
              </w:rPr>
              <w:t>et al.</w:t>
            </w:r>
          </w:p>
        </w:tc>
        <w:tc>
          <w:tcPr>
            <w:tcW w:w="0" w:type="auto"/>
          </w:tcPr>
          <w:p w14:paraId="4CF65A26" w14:textId="77777777" w:rsidR="009D1C4B" w:rsidRPr="0083684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21ED548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8CF6D2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89BED1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0E2E5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2B919CF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0C3EE93A" w14:textId="77777777" w:rsidR="009D1C4B" w:rsidRPr="0083684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64860C7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05992C7E" w14:textId="2C9728BF"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9D1C4B" w:rsidRPr="0001000C" w14:paraId="024BE85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9D1C4B" w:rsidRDefault="009D1C4B" w:rsidP="009D1C4B">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shd w:val="clear" w:color="auto" w:fill="E7E6E6" w:themeFill="background2"/>
          </w:tcPr>
          <w:p w14:paraId="399A3D63" w14:textId="77777777" w:rsidR="009D1C4B" w:rsidRPr="00430DE7"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0" w:type="auto"/>
            <w:shd w:val="clear" w:color="auto" w:fill="E7E6E6" w:themeFill="background2"/>
          </w:tcPr>
          <w:p w14:paraId="6D31CD1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4CD5417D"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sidRPr="00185B11">
              <w:rPr>
                <w:sz w:val="18"/>
                <w:szCs w:val="18"/>
              </w:rPr>
              <w:fldChar w:fldCharType="separate"/>
            </w:r>
            <w:r w:rsidRPr="008E6533">
              <w:rPr>
                <w:noProof/>
                <w:sz w:val="18"/>
                <w:szCs w:val="18"/>
                <w:lang w:eastAsia="ja-JP"/>
              </w:rPr>
              <w:t>(20)</w:t>
            </w:r>
            <w:r w:rsidRPr="00185B11">
              <w:rPr>
                <w:sz w:val="18"/>
                <w:szCs w:val="18"/>
              </w:rPr>
              <w:fldChar w:fldCharType="end"/>
            </w:r>
          </w:p>
        </w:tc>
      </w:tr>
      <w:tr w:rsidR="009D1C4B" w:rsidRPr="0001000C" w14:paraId="0413252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D673D" w14:textId="77777777" w:rsidR="009D1C4B" w:rsidRPr="00AE0ADA" w:rsidRDefault="009D1C4B" w:rsidP="009D1C4B">
            <w:pPr>
              <w:jc w:val="center"/>
              <w:rPr>
                <w:sz w:val="18"/>
                <w:szCs w:val="18"/>
              </w:rPr>
            </w:pPr>
            <w:proofErr w:type="spellStart"/>
            <w:r>
              <w:rPr>
                <w:sz w:val="18"/>
                <w:szCs w:val="18"/>
              </w:rPr>
              <w:t>Claes</w:t>
            </w:r>
            <w:proofErr w:type="spellEnd"/>
            <w:r>
              <w:rPr>
                <w:sz w:val="18"/>
                <w:szCs w:val="18"/>
              </w:rPr>
              <w:t xml:space="preserve"> KJ</w:t>
            </w:r>
          </w:p>
        </w:tc>
        <w:tc>
          <w:tcPr>
            <w:tcW w:w="0" w:type="auto"/>
          </w:tcPr>
          <w:p w14:paraId="440E5EE3" w14:textId="77777777" w:rsidR="009D1C4B" w:rsidRPr="00AE0AD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765AFF2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1BFA9EE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8AFF9B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20C830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050A91D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18880E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CC4E09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57E84104" w14:textId="480664E9"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Pr>
                <w:sz w:val="18"/>
                <w:szCs w:val="18"/>
              </w:rPr>
              <w:fldChar w:fldCharType="separate"/>
            </w:r>
            <w:r w:rsidRPr="008E6533">
              <w:rPr>
                <w:noProof/>
                <w:sz w:val="18"/>
                <w:szCs w:val="18"/>
              </w:rPr>
              <w:t>(21)</w:t>
            </w:r>
            <w:r>
              <w:rPr>
                <w:sz w:val="18"/>
                <w:szCs w:val="18"/>
              </w:rPr>
              <w:fldChar w:fldCharType="end"/>
            </w:r>
          </w:p>
        </w:tc>
      </w:tr>
      <w:tr w:rsidR="009D1C4B" w:rsidRPr="0001000C" w14:paraId="419B701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83FAF6" w14:textId="77777777" w:rsidR="009D1C4B" w:rsidRDefault="009D1C4B" w:rsidP="009D1C4B">
            <w:pPr>
              <w:jc w:val="center"/>
              <w:rPr>
                <w:sz w:val="18"/>
                <w:szCs w:val="18"/>
              </w:rPr>
            </w:pPr>
            <w:proofErr w:type="spellStart"/>
            <w:r>
              <w:rPr>
                <w:sz w:val="18"/>
                <w:szCs w:val="18"/>
              </w:rPr>
              <w:t>Claes</w:t>
            </w:r>
            <w:proofErr w:type="spellEnd"/>
            <w:r>
              <w:rPr>
                <w:sz w:val="18"/>
                <w:szCs w:val="18"/>
              </w:rPr>
              <w:t xml:space="preserve"> KJ</w:t>
            </w:r>
          </w:p>
        </w:tc>
        <w:tc>
          <w:tcPr>
            <w:tcW w:w="0" w:type="auto"/>
            <w:shd w:val="clear" w:color="auto" w:fill="E7E6E6" w:themeFill="background2"/>
          </w:tcPr>
          <w:p w14:paraId="7B3FB45D"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shd w:val="clear" w:color="auto" w:fill="E7E6E6" w:themeFill="background2"/>
          </w:tcPr>
          <w:p w14:paraId="55F73D82"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FF89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49103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3FEF49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6FA98C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C2F1A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shd w:val="clear" w:color="auto" w:fill="E7E6E6" w:themeFill="background2"/>
          </w:tcPr>
          <w:p w14:paraId="4FBDE08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425B3F62"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7EBE3F2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28D664" w14:textId="77777777" w:rsidR="009D1C4B" w:rsidRDefault="009D1C4B" w:rsidP="009D1C4B">
            <w:pPr>
              <w:jc w:val="center"/>
              <w:rPr>
                <w:sz w:val="18"/>
                <w:szCs w:val="18"/>
              </w:rPr>
            </w:pPr>
            <w:r>
              <w:rPr>
                <w:sz w:val="18"/>
                <w:szCs w:val="18"/>
              </w:rPr>
              <w:t xml:space="preserve">Coen </w:t>
            </w:r>
            <w:r w:rsidRPr="00E3773D">
              <w:rPr>
                <w:i/>
                <w:sz w:val="18"/>
                <w:szCs w:val="18"/>
              </w:rPr>
              <w:t>et al.</w:t>
            </w:r>
          </w:p>
        </w:tc>
        <w:tc>
          <w:tcPr>
            <w:tcW w:w="0" w:type="auto"/>
          </w:tcPr>
          <w:p w14:paraId="50B5633D" w14:textId="77777777" w:rsidR="009D1C4B" w:rsidRPr="006A58E8"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773D">
              <w:rPr>
                <w:sz w:val="18"/>
                <w:szCs w:val="18"/>
              </w:rPr>
              <w:t>16557100</w:t>
            </w:r>
          </w:p>
        </w:tc>
        <w:tc>
          <w:tcPr>
            <w:tcW w:w="0" w:type="auto"/>
          </w:tcPr>
          <w:p w14:paraId="59ACFBB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5C429E0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2B59C5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3B334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562B392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533CA8D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926DBB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42C79C26" w14:textId="75A1F5F2"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4)"},"properties":{"noteIndex":0},"schema":"https://github.com/citation-style-language/schema/raw/master/csl-citation.json"}</w:instrText>
            </w:r>
            <w:r>
              <w:rPr>
                <w:sz w:val="18"/>
                <w:szCs w:val="18"/>
              </w:rPr>
              <w:fldChar w:fldCharType="separate"/>
            </w:r>
            <w:r w:rsidRPr="008E6533">
              <w:rPr>
                <w:noProof/>
                <w:sz w:val="18"/>
                <w:szCs w:val="18"/>
              </w:rPr>
              <w:t>(22)</w:t>
            </w:r>
            <w:r>
              <w:rPr>
                <w:sz w:val="18"/>
                <w:szCs w:val="18"/>
              </w:rPr>
              <w:fldChar w:fldCharType="end"/>
            </w:r>
          </w:p>
        </w:tc>
      </w:tr>
      <w:tr w:rsidR="009D1C4B" w:rsidRPr="0001000C" w14:paraId="089E29F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388F9AE" w14:textId="77777777" w:rsidR="009D1C4B" w:rsidRDefault="009D1C4B" w:rsidP="009D1C4B">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18DF6BA5" w14:textId="77777777" w:rsidR="009D1C4B" w:rsidRPr="008220F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4E314DD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5484141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A0367C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FB2458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522BB1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 with calcification</w:t>
            </w:r>
          </w:p>
        </w:tc>
        <w:tc>
          <w:tcPr>
            <w:tcW w:w="0" w:type="auto"/>
          </w:tcPr>
          <w:p w14:paraId="706F3F4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76DBB1A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653A4CB8" w14:textId="0B2A16AE"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9D1C4B" w:rsidRPr="0001000C" w14:paraId="6C622A8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9D1C4B" w:rsidRDefault="009D1C4B" w:rsidP="009D1C4B">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6E0338BA"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8536E">
              <w:rPr>
                <w:sz w:val="18"/>
                <w:szCs w:val="18"/>
              </w:rPr>
              <w:t>24119158</w:t>
            </w:r>
          </w:p>
        </w:tc>
        <w:tc>
          <w:tcPr>
            <w:tcW w:w="0" w:type="auto"/>
            <w:shd w:val="clear" w:color="auto" w:fill="E7E6E6" w:themeFill="background2"/>
          </w:tcPr>
          <w:p w14:paraId="0CA4390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77777777" w:rsidR="009D1C4B" w:rsidRPr="00E70D3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25A95658" w14:textId="09A50F4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Pr>
                <w:sz w:val="18"/>
                <w:szCs w:val="18"/>
              </w:rPr>
              <w:fldChar w:fldCharType="separate"/>
            </w:r>
            <w:r w:rsidRPr="008E6533">
              <w:rPr>
                <w:noProof/>
                <w:sz w:val="18"/>
                <w:szCs w:val="18"/>
              </w:rPr>
              <w:t>(24)</w:t>
            </w:r>
            <w:r>
              <w:rPr>
                <w:sz w:val="18"/>
                <w:szCs w:val="18"/>
              </w:rPr>
              <w:fldChar w:fldCharType="end"/>
            </w:r>
          </w:p>
        </w:tc>
      </w:tr>
      <w:tr w:rsidR="009D1C4B" w:rsidRPr="0001000C" w14:paraId="62F46C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D05B471" w14:textId="77777777" w:rsidR="009D1C4B" w:rsidRDefault="009D1C4B" w:rsidP="009D1C4B">
            <w:pPr>
              <w:jc w:val="center"/>
              <w:rPr>
                <w:sz w:val="18"/>
                <w:szCs w:val="18"/>
              </w:rPr>
            </w:pPr>
            <w:r>
              <w:rPr>
                <w:sz w:val="18"/>
                <w:szCs w:val="18"/>
              </w:rPr>
              <w:t xml:space="preserve">Davis </w:t>
            </w:r>
            <w:r w:rsidRPr="00E13845">
              <w:rPr>
                <w:i/>
                <w:sz w:val="18"/>
                <w:szCs w:val="18"/>
              </w:rPr>
              <w:t>et al.</w:t>
            </w:r>
          </w:p>
        </w:tc>
        <w:tc>
          <w:tcPr>
            <w:tcW w:w="0" w:type="auto"/>
          </w:tcPr>
          <w:p w14:paraId="2EE8063A" w14:textId="77777777" w:rsidR="009D1C4B" w:rsidRPr="008B6F6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3845">
              <w:rPr>
                <w:sz w:val="18"/>
                <w:szCs w:val="18"/>
              </w:rPr>
              <w:t>26797375</w:t>
            </w:r>
          </w:p>
        </w:tc>
        <w:tc>
          <w:tcPr>
            <w:tcW w:w="0" w:type="auto"/>
          </w:tcPr>
          <w:p w14:paraId="1643BB3C" w14:textId="12C474EB"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F72B04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DE2936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83E966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0" w:type="auto"/>
          </w:tcPr>
          <w:p w14:paraId="441E185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995AD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033DABC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lastRenderedPageBreak/>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6FF4302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05E77AB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S</w:t>
            </w:r>
            <w:r w:rsidRPr="00A36540">
              <w:rPr>
                <w:sz w:val="18"/>
                <w:szCs w:val="18"/>
              </w:rPr>
              <w:t>emiquantitative calcification scoring</w:t>
            </w:r>
            <w:r>
              <w:rPr>
                <w:sz w:val="18"/>
                <w:szCs w:val="18"/>
              </w:rPr>
              <w:t xml:space="preserve"> assessed with CT of </w:t>
            </w:r>
            <w:r w:rsidRPr="00A36540">
              <w:rPr>
                <w:sz w:val="18"/>
                <w:szCs w:val="18"/>
              </w:rPr>
              <w:lastRenderedPageBreak/>
              <w:t>bilateral common and external iliac arteries</w:t>
            </w:r>
          </w:p>
        </w:tc>
        <w:tc>
          <w:tcPr>
            <w:tcW w:w="0" w:type="auto"/>
          </w:tcPr>
          <w:p w14:paraId="1C5AD043" w14:textId="7B95128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7)"},"properties":{"noteIndex":0},"schema":"https://github.com/citation-style-language/schema/raw/master/csl-citation.json"}</w:instrText>
            </w:r>
            <w:r>
              <w:rPr>
                <w:sz w:val="18"/>
                <w:szCs w:val="18"/>
              </w:rPr>
              <w:fldChar w:fldCharType="separate"/>
            </w:r>
            <w:r w:rsidRPr="008E6533">
              <w:rPr>
                <w:noProof/>
                <w:sz w:val="18"/>
                <w:szCs w:val="18"/>
              </w:rPr>
              <w:t>(25)</w:t>
            </w:r>
            <w:r>
              <w:rPr>
                <w:sz w:val="18"/>
                <w:szCs w:val="18"/>
              </w:rPr>
              <w:fldChar w:fldCharType="end"/>
            </w:r>
          </w:p>
        </w:tc>
      </w:tr>
      <w:tr w:rsidR="009D1C4B" w:rsidRPr="0001000C" w14:paraId="2788A2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FD472F" w14:textId="77777777" w:rsidR="009D1C4B" w:rsidRDefault="009D1C4B" w:rsidP="009D1C4B">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70A0C7D0" w14:textId="77777777" w:rsidR="009D1C4B" w:rsidRPr="00441FE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1C67">
              <w:rPr>
                <w:sz w:val="18"/>
                <w:szCs w:val="18"/>
              </w:rPr>
              <w:t>19164320</w:t>
            </w:r>
          </w:p>
        </w:tc>
        <w:tc>
          <w:tcPr>
            <w:tcW w:w="0" w:type="auto"/>
          </w:tcPr>
          <w:p w14:paraId="631E6C6C" w14:textId="6DA1250F"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213260C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4B84BB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D3DDB5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91457F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C809EB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6D568EF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CB7F040" w14:textId="175AECCD"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8)"},"properties":{"noteIndex":0},"schema":"https://github.com/citation-style-language/schema/raw/master/csl-citation.json"}</w:instrText>
            </w:r>
            <w:r>
              <w:rPr>
                <w:sz w:val="18"/>
                <w:szCs w:val="18"/>
              </w:rPr>
              <w:fldChar w:fldCharType="separate"/>
            </w:r>
            <w:r w:rsidRPr="008E6533">
              <w:rPr>
                <w:noProof/>
                <w:sz w:val="18"/>
                <w:szCs w:val="18"/>
              </w:rPr>
              <w:t>(26)</w:t>
            </w:r>
            <w:r>
              <w:rPr>
                <w:sz w:val="18"/>
                <w:szCs w:val="18"/>
              </w:rPr>
              <w:fldChar w:fldCharType="end"/>
            </w:r>
          </w:p>
        </w:tc>
      </w:tr>
      <w:tr w:rsidR="009D1C4B" w:rsidRPr="0001000C" w14:paraId="0DA53CC6"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FD23E71" w14:textId="77777777" w:rsidR="009D1C4B" w:rsidRPr="00F6753A" w:rsidRDefault="009D1C4B" w:rsidP="009D1C4B">
            <w:pPr>
              <w:jc w:val="cente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7FB248BE" w14:textId="77777777" w:rsidR="009D1C4B" w:rsidRPr="00F6753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4107">
              <w:rPr>
                <w:sz w:val="18"/>
                <w:szCs w:val="18"/>
              </w:rPr>
              <w:t>16940716</w:t>
            </w:r>
          </w:p>
        </w:tc>
        <w:tc>
          <w:tcPr>
            <w:tcW w:w="0" w:type="auto"/>
          </w:tcPr>
          <w:p w14:paraId="759D9D1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AA0E6D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9C5358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2DA2567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47DB69A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770C00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4B8475C8" w14:textId="77777777" w:rsidR="009D1C4B" w:rsidRPr="004A4107"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r w:rsidRPr="004A4107">
              <w:rPr>
                <w:sz w:val="18"/>
                <w:szCs w:val="18"/>
              </w:rPr>
              <w:t>an area</w:t>
            </w:r>
          </w:p>
          <w:p w14:paraId="33A7694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387F7B2D" w14:textId="7976B472"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9)"},"properties":{"noteIndex":0},"schema":"https://github.com/citation-style-language/schema/raw/master/csl-citation.json"}</w:instrText>
            </w:r>
            <w:r>
              <w:rPr>
                <w:sz w:val="18"/>
                <w:szCs w:val="18"/>
              </w:rPr>
              <w:fldChar w:fldCharType="separate"/>
            </w:r>
            <w:r w:rsidRPr="008E6533">
              <w:rPr>
                <w:noProof/>
                <w:sz w:val="18"/>
                <w:szCs w:val="18"/>
              </w:rPr>
              <w:t>(27)</w:t>
            </w:r>
            <w:r>
              <w:rPr>
                <w:sz w:val="18"/>
                <w:szCs w:val="18"/>
              </w:rPr>
              <w:fldChar w:fldCharType="end"/>
            </w:r>
          </w:p>
        </w:tc>
      </w:tr>
      <w:tr w:rsidR="009D1C4B" w:rsidRPr="0001000C" w14:paraId="1284C42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9D1C4B" w:rsidRPr="00185B11" w:rsidRDefault="009D1C4B" w:rsidP="009D1C4B">
            <w:pPr>
              <w:jc w:val="center"/>
              <w:rPr>
                <w:sz w:val="18"/>
                <w:szCs w:val="18"/>
              </w:rPr>
            </w:pPr>
            <w:proofErr w:type="spellStart"/>
            <w:r>
              <w:rPr>
                <w:sz w:val="18"/>
                <w:szCs w:val="18"/>
              </w:rPr>
              <w:t>Disthabanchong</w:t>
            </w:r>
            <w:proofErr w:type="spellEnd"/>
            <w:r>
              <w:rPr>
                <w:sz w:val="18"/>
                <w:szCs w:val="18"/>
              </w:rPr>
              <w:t xml:space="preserve"> </w:t>
            </w:r>
            <w:r w:rsidRPr="00096338">
              <w:rPr>
                <w:i/>
                <w:sz w:val="18"/>
                <w:szCs w:val="18"/>
              </w:rPr>
              <w:t>et al.</w:t>
            </w:r>
          </w:p>
        </w:tc>
        <w:tc>
          <w:tcPr>
            <w:tcW w:w="0" w:type="auto"/>
            <w:shd w:val="clear" w:color="auto" w:fill="E7E6E6" w:themeFill="background2"/>
          </w:tcPr>
          <w:p w14:paraId="3EBC62C2"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0" w:type="auto"/>
            <w:shd w:val="clear" w:color="auto" w:fill="E7E6E6" w:themeFill="background2"/>
          </w:tcPr>
          <w:p w14:paraId="5C25935A"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5ED0FCF2" w14:textId="1E2AAAEA"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30)"},"properties":{"noteIndex":0},"schema":"https://github.com/citation-style-language/schema/raw/master/csl-citation.json"}</w:instrText>
            </w:r>
            <w:r w:rsidRPr="00185B11">
              <w:rPr>
                <w:sz w:val="18"/>
                <w:szCs w:val="18"/>
              </w:rPr>
              <w:fldChar w:fldCharType="separate"/>
            </w:r>
            <w:r w:rsidRPr="008E6533">
              <w:rPr>
                <w:noProof/>
                <w:sz w:val="18"/>
                <w:szCs w:val="18"/>
              </w:rPr>
              <w:t>(28)</w:t>
            </w:r>
            <w:r w:rsidRPr="00185B11">
              <w:rPr>
                <w:sz w:val="18"/>
                <w:szCs w:val="18"/>
              </w:rPr>
              <w:fldChar w:fldCharType="end"/>
            </w:r>
          </w:p>
        </w:tc>
      </w:tr>
      <w:tr w:rsidR="009D1C4B" w:rsidRPr="0001000C" w14:paraId="70E3952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A64F544" w14:textId="77777777" w:rsidR="009D1C4B" w:rsidRDefault="009D1C4B" w:rsidP="009D1C4B">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5E21EBEC" w14:textId="77777777" w:rsidR="009D1C4B" w:rsidRPr="00C5169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3F82">
              <w:rPr>
                <w:sz w:val="18"/>
                <w:szCs w:val="18"/>
              </w:rPr>
              <w:t>25702239</w:t>
            </w:r>
          </w:p>
        </w:tc>
        <w:tc>
          <w:tcPr>
            <w:tcW w:w="0" w:type="auto"/>
          </w:tcPr>
          <w:p w14:paraId="56649BB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occo</w:t>
            </w:r>
          </w:p>
        </w:tc>
        <w:tc>
          <w:tcPr>
            <w:tcW w:w="0" w:type="auto"/>
          </w:tcPr>
          <w:p w14:paraId="6CB7AE2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DA0D7B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81A29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E482DE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with CAC</w:t>
            </w:r>
          </w:p>
        </w:tc>
        <w:tc>
          <w:tcPr>
            <w:tcW w:w="0" w:type="auto"/>
          </w:tcPr>
          <w:p w14:paraId="42162B9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6792576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T (Agatston score)</w:t>
            </w:r>
          </w:p>
        </w:tc>
        <w:tc>
          <w:tcPr>
            <w:tcW w:w="0" w:type="auto"/>
          </w:tcPr>
          <w:p w14:paraId="743002AD" w14:textId="3FAD8E96"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31)"},"properties":{"noteIndex":0},"schema":"https://github.com/citation-style-language/schema/raw/master/csl-citation.json"}</w:instrText>
            </w:r>
            <w:r>
              <w:rPr>
                <w:sz w:val="18"/>
                <w:szCs w:val="18"/>
              </w:rPr>
              <w:fldChar w:fldCharType="separate"/>
            </w:r>
            <w:r w:rsidRPr="008E6533">
              <w:rPr>
                <w:noProof/>
                <w:sz w:val="18"/>
                <w:szCs w:val="18"/>
              </w:rPr>
              <w:t>(29)</w:t>
            </w:r>
            <w:r>
              <w:rPr>
                <w:sz w:val="18"/>
                <w:szCs w:val="18"/>
              </w:rPr>
              <w:fldChar w:fldCharType="end"/>
            </w:r>
          </w:p>
        </w:tc>
      </w:tr>
      <w:tr w:rsidR="009D1C4B" w:rsidRPr="0001000C" w14:paraId="57875A7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D6E4D" w14:textId="77777777" w:rsidR="009D1C4B" w:rsidRDefault="009D1C4B" w:rsidP="009D1C4B">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7ADD7349" w14:textId="77777777" w:rsidR="009D1C4B" w:rsidRPr="00C5169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1C9CA6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A344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AC15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82EC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06572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4AB0C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366DEB2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31E273F5"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D1C4B" w:rsidRPr="0001000C" w14:paraId="128CEBA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A6669C" w14:textId="77777777" w:rsidR="009D1C4B" w:rsidRDefault="009D1C4B" w:rsidP="009D1C4B">
            <w:pPr>
              <w:jc w:val="center"/>
              <w:rPr>
                <w:sz w:val="18"/>
                <w:szCs w:val="18"/>
              </w:rPr>
            </w:pPr>
            <w:r>
              <w:rPr>
                <w:sz w:val="18"/>
                <w:szCs w:val="18"/>
              </w:rPr>
              <w:t xml:space="preserve">Etta </w:t>
            </w:r>
            <w:r w:rsidRPr="0036326E">
              <w:rPr>
                <w:i/>
                <w:sz w:val="18"/>
                <w:szCs w:val="18"/>
              </w:rPr>
              <w:t>et al.</w:t>
            </w:r>
          </w:p>
        </w:tc>
        <w:tc>
          <w:tcPr>
            <w:tcW w:w="0" w:type="auto"/>
          </w:tcPr>
          <w:p w14:paraId="50BB77A4" w14:textId="77777777" w:rsidR="009D1C4B" w:rsidRPr="002042F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42E9A9E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19285FF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CF60DB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467861B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134AAE7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12AE3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6EB16DC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27CD85A6" w14:textId="4CF1C16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2)"},"properties":{"noteIndex":0},"schema":"https://github.com/citation-style-language/schema/raw/master/csl-citation.json"}</w:instrText>
            </w:r>
            <w:r>
              <w:rPr>
                <w:sz w:val="18"/>
                <w:szCs w:val="18"/>
              </w:rPr>
              <w:fldChar w:fldCharType="separate"/>
            </w:r>
            <w:r w:rsidRPr="008E6533">
              <w:rPr>
                <w:noProof/>
                <w:sz w:val="18"/>
                <w:szCs w:val="18"/>
              </w:rPr>
              <w:t>(30)</w:t>
            </w:r>
            <w:r>
              <w:rPr>
                <w:sz w:val="18"/>
                <w:szCs w:val="18"/>
              </w:rPr>
              <w:fldChar w:fldCharType="end"/>
            </w:r>
          </w:p>
        </w:tc>
      </w:tr>
      <w:tr w:rsidR="009D1C4B" w:rsidRPr="0001000C" w14:paraId="773C352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A126E" w14:textId="77777777" w:rsidR="009D1C4B" w:rsidRDefault="009D1C4B" w:rsidP="009D1C4B">
            <w:pPr>
              <w:jc w:val="center"/>
              <w:rPr>
                <w:sz w:val="18"/>
                <w:szCs w:val="18"/>
              </w:rPr>
            </w:pPr>
            <w:r>
              <w:rPr>
                <w:sz w:val="18"/>
                <w:szCs w:val="18"/>
              </w:rPr>
              <w:t xml:space="preserve">Etta </w:t>
            </w:r>
            <w:r w:rsidRPr="0036326E">
              <w:rPr>
                <w:i/>
                <w:sz w:val="18"/>
                <w:szCs w:val="18"/>
              </w:rPr>
              <w:t>et al.</w:t>
            </w:r>
          </w:p>
        </w:tc>
        <w:tc>
          <w:tcPr>
            <w:tcW w:w="0" w:type="auto"/>
          </w:tcPr>
          <w:p w14:paraId="25E1E3D9" w14:textId="77777777" w:rsidR="009D1C4B" w:rsidRPr="002042F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6326E">
              <w:rPr>
                <w:sz w:val="18"/>
                <w:szCs w:val="18"/>
              </w:rPr>
              <w:t>28748891</w:t>
            </w:r>
          </w:p>
        </w:tc>
        <w:tc>
          <w:tcPr>
            <w:tcW w:w="0" w:type="auto"/>
          </w:tcPr>
          <w:p w14:paraId="65EEC6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34F3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7EAD8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D4EDF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BACEB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99FB9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3A56461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1ACAF596"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D1C4B" w:rsidRPr="0001000C" w14:paraId="27E22EB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D14708" w14:textId="77777777" w:rsidR="009D1C4B" w:rsidRDefault="009D1C4B" w:rsidP="009D1C4B">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069EDA99" w14:textId="77777777" w:rsidR="009D1C4B" w:rsidRPr="00B1738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3D5F">
              <w:rPr>
                <w:sz w:val="18"/>
                <w:szCs w:val="18"/>
              </w:rPr>
              <w:t>16013017</w:t>
            </w:r>
          </w:p>
        </w:tc>
        <w:tc>
          <w:tcPr>
            <w:tcW w:w="0" w:type="auto"/>
          </w:tcPr>
          <w:p w14:paraId="1734C72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EC8ACA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5395920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1042A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06D9E34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F0CF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045F7C2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E2AB803" w14:textId="3626023E"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3)"},"properties":{"noteIndex":0},"schema":"https://github.com/citation-style-language/schema/raw/master/csl-citation.json"}</w:instrText>
            </w:r>
            <w:r>
              <w:rPr>
                <w:sz w:val="18"/>
                <w:szCs w:val="18"/>
              </w:rPr>
              <w:fldChar w:fldCharType="separate"/>
            </w:r>
            <w:r w:rsidRPr="008E6533">
              <w:rPr>
                <w:noProof/>
                <w:sz w:val="18"/>
                <w:szCs w:val="18"/>
              </w:rPr>
              <w:t>(31)</w:t>
            </w:r>
            <w:r>
              <w:rPr>
                <w:sz w:val="18"/>
                <w:szCs w:val="18"/>
              </w:rPr>
              <w:fldChar w:fldCharType="end"/>
            </w:r>
          </w:p>
        </w:tc>
      </w:tr>
      <w:tr w:rsidR="009D1C4B" w:rsidRPr="0001000C" w14:paraId="3F7D6AB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81F31" w14:textId="77777777" w:rsidR="009D1C4B" w:rsidRDefault="009D1C4B" w:rsidP="009D1C4B">
            <w:pPr>
              <w:jc w:val="center"/>
              <w:rPr>
                <w:sz w:val="18"/>
                <w:szCs w:val="18"/>
              </w:rPr>
            </w:pPr>
            <w:r w:rsidRPr="004F0D3C">
              <w:rPr>
                <w:sz w:val="18"/>
                <w:szCs w:val="18"/>
              </w:rPr>
              <w:lastRenderedPageBreak/>
              <w:t>Fayed</w:t>
            </w:r>
            <w:r>
              <w:rPr>
                <w:sz w:val="18"/>
                <w:szCs w:val="18"/>
              </w:rPr>
              <w:t xml:space="preserve"> </w:t>
            </w:r>
            <w:r w:rsidRPr="004F0D3C">
              <w:rPr>
                <w:i/>
                <w:sz w:val="18"/>
                <w:szCs w:val="18"/>
              </w:rPr>
              <w:t>et al.</w:t>
            </w:r>
          </w:p>
        </w:tc>
        <w:tc>
          <w:tcPr>
            <w:tcW w:w="0" w:type="auto"/>
          </w:tcPr>
          <w:p w14:paraId="3D41716B" w14:textId="77777777" w:rsidR="009D1C4B" w:rsidRPr="00FB6D9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170717</w:t>
            </w:r>
          </w:p>
        </w:tc>
        <w:tc>
          <w:tcPr>
            <w:tcW w:w="0" w:type="auto"/>
          </w:tcPr>
          <w:p w14:paraId="12A8EED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5DE6C5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0EF2A1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22E57C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66EB03C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FDAF6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7F3E094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09F60DD5" w14:textId="33C7442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4)"},"properties":{"noteIndex":0},"schema":"https://github.com/citation-style-language/schema/raw/master/csl-citation.json"}</w:instrText>
            </w:r>
            <w:r>
              <w:rPr>
                <w:sz w:val="18"/>
                <w:szCs w:val="18"/>
              </w:rPr>
              <w:fldChar w:fldCharType="separate"/>
            </w:r>
            <w:r w:rsidRPr="008E6533">
              <w:rPr>
                <w:noProof/>
                <w:sz w:val="18"/>
                <w:szCs w:val="18"/>
              </w:rPr>
              <w:t>(32)</w:t>
            </w:r>
            <w:r>
              <w:rPr>
                <w:sz w:val="18"/>
                <w:szCs w:val="18"/>
              </w:rPr>
              <w:fldChar w:fldCharType="end"/>
            </w:r>
          </w:p>
        </w:tc>
      </w:tr>
      <w:tr w:rsidR="009D1C4B" w:rsidRPr="0001000C" w14:paraId="6215E3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9749DA4" w14:textId="77777777" w:rsidR="009D1C4B" w:rsidRPr="009625ED" w:rsidRDefault="009D1C4B" w:rsidP="009D1C4B">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19D07346" w14:textId="77777777" w:rsidR="009D1C4B" w:rsidRPr="009625E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4F56">
              <w:rPr>
                <w:sz w:val="18"/>
                <w:szCs w:val="18"/>
              </w:rPr>
              <w:t>31464230</w:t>
            </w:r>
          </w:p>
        </w:tc>
        <w:tc>
          <w:tcPr>
            <w:tcW w:w="0" w:type="auto"/>
          </w:tcPr>
          <w:p w14:paraId="6CE2FDF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B36267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76EFB4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A9936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0F8999E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E1526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5B2361C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776B151D" w14:textId="3B2C8A85"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6)"},"properties":{"noteIndex":0},"schema":"https://github.com/citation-style-language/schema/raw/master/csl-citation.json"}</w:instrText>
            </w:r>
            <w:r>
              <w:rPr>
                <w:sz w:val="18"/>
                <w:szCs w:val="18"/>
              </w:rPr>
              <w:fldChar w:fldCharType="separate"/>
            </w:r>
            <w:r w:rsidRPr="008E6533">
              <w:rPr>
                <w:noProof/>
                <w:sz w:val="18"/>
                <w:szCs w:val="18"/>
              </w:rPr>
              <w:t>(33)</w:t>
            </w:r>
            <w:r>
              <w:rPr>
                <w:sz w:val="18"/>
                <w:szCs w:val="18"/>
              </w:rPr>
              <w:fldChar w:fldCharType="end"/>
            </w:r>
          </w:p>
        </w:tc>
      </w:tr>
      <w:tr w:rsidR="009D1C4B" w:rsidRPr="0001000C" w14:paraId="119F10A0"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9D1C4B" w:rsidRDefault="009D1C4B" w:rsidP="009D1C4B">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006B202A"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5479288</w:t>
            </w:r>
          </w:p>
        </w:tc>
        <w:tc>
          <w:tcPr>
            <w:tcW w:w="0" w:type="auto"/>
            <w:shd w:val="clear" w:color="auto" w:fill="E7E6E6" w:themeFill="background2"/>
          </w:tcPr>
          <w:p w14:paraId="28BD90F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9D1C4B" w:rsidRPr="00AC2E6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6B957D9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Pr>
                <w:sz w:val="18"/>
                <w:szCs w:val="18"/>
              </w:rPr>
              <w:fldChar w:fldCharType="separate"/>
            </w:r>
            <w:r w:rsidRPr="008E6533">
              <w:rPr>
                <w:noProof/>
                <w:sz w:val="18"/>
                <w:szCs w:val="18"/>
              </w:rPr>
              <w:t>(34)</w:t>
            </w:r>
            <w:r>
              <w:rPr>
                <w:sz w:val="18"/>
                <w:szCs w:val="18"/>
              </w:rPr>
              <w:fldChar w:fldCharType="end"/>
            </w:r>
          </w:p>
        </w:tc>
      </w:tr>
      <w:tr w:rsidR="009D1C4B" w:rsidRPr="0001000C" w14:paraId="25E634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E4D9219" w14:textId="77777777" w:rsidR="009D1C4B" w:rsidRDefault="009D1C4B" w:rsidP="009D1C4B">
            <w:pPr>
              <w:jc w:val="center"/>
              <w:rPr>
                <w:sz w:val="18"/>
                <w:szCs w:val="18"/>
              </w:rPr>
            </w:pPr>
            <w:r>
              <w:rPr>
                <w:sz w:val="18"/>
                <w:szCs w:val="18"/>
              </w:rPr>
              <w:t xml:space="preserve">He </w:t>
            </w:r>
            <w:r w:rsidRPr="00B1738C">
              <w:rPr>
                <w:i/>
                <w:sz w:val="18"/>
                <w:szCs w:val="18"/>
              </w:rPr>
              <w:t>et al.</w:t>
            </w:r>
          </w:p>
        </w:tc>
        <w:tc>
          <w:tcPr>
            <w:tcW w:w="0" w:type="auto"/>
          </w:tcPr>
          <w:p w14:paraId="20EA7B40" w14:textId="77777777" w:rsidR="009D1C4B" w:rsidRPr="008959CE"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38C">
              <w:rPr>
                <w:sz w:val="18"/>
                <w:szCs w:val="18"/>
              </w:rPr>
              <w:t>29490308</w:t>
            </w:r>
          </w:p>
        </w:tc>
        <w:tc>
          <w:tcPr>
            <w:tcW w:w="0" w:type="auto"/>
          </w:tcPr>
          <w:p w14:paraId="5E86FDE2" w14:textId="77777777" w:rsidR="009D1C4B" w:rsidRPr="008959CE"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BC6AF1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036E6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415F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57FB819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66A7176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339C84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AC5EB71" w14:textId="20F558AF"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Pr>
                <w:sz w:val="18"/>
                <w:szCs w:val="18"/>
              </w:rPr>
              <w:fldChar w:fldCharType="separate"/>
            </w:r>
            <w:r w:rsidRPr="008E6533">
              <w:rPr>
                <w:noProof/>
                <w:sz w:val="18"/>
                <w:szCs w:val="18"/>
              </w:rPr>
              <w:t>(35)</w:t>
            </w:r>
            <w:r>
              <w:rPr>
                <w:sz w:val="18"/>
                <w:szCs w:val="18"/>
              </w:rPr>
              <w:fldChar w:fldCharType="end"/>
            </w:r>
          </w:p>
        </w:tc>
      </w:tr>
      <w:tr w:rsidR="009D1C4B" w:rsidRPr="0001000C" w14:paraId="2CE736A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9D1C4B" w:rsidRPr="003C4230" w:rsidRDefault="009D1C4B" w:rsidP="009D1C4B">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70EE9F1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shd w:val="clear" w:color="auto" w:fill="E7E6E6" w:themeFill="background2"/>
          </w:tcPr>
          <w:p w14:paraId="0D59341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9D1C4B" w:rsidRPr="003C423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2AF0FA7C"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8)"},"properties":{"noteIndex":0},"schema":"https://github.com/citation-style-language/schema/raw/master/csl-citation.json"}</w:instrText>
            </w:r>
            <w:r w:rsidRPr="00185B11">
              <w:rPr>
                <w:sz w:val="18"/>
                <w:szCs w:val="18"/>
              </w:rPr>
              <w:fldChar w:fldCharType="separate"/>
            </w:r>
            <w:r w:rsidRPr="008E6533">
              <w:rPr>
                <w:noProof/>
                <w:sz w:val="18"/>
                <w:szCs w:val="18"/>
              </w:rPr>
              <w:t>(36)</w:t>
            </w:r>
            <w:r w:rsidRPr="00185B11">
              <w:rPr>
                <w:sz w:val="18"/>
                <w:szCs w:val="18"/>
              </w:rPr>
              <w:fldChar w:fldCharType="end"/>
            </w:r>
          </w:p>
        </w:tc>
      </w:tr>
      <w:tr w:rsidR="009D1C4B" w:rsidRPr="0001000C" w14:paraId="19B8B044"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9D1C4B" w:rsidRDefault="009D1C4B" w:rsidP="009D1C4B">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02AD8B03"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31122190</w:t>
            </w:r>
          </w:p>
        </w:tc>
        <w:tc>
          <w:tcPr>
            <w:tcW w:w="0" w:type="auto"/>
            <w:shd w:val="clear" w:color="auto" w:fill="E7E6E6" w:themeFill="background2"/>
          </w:tcPr>
          <w:p w14:paraId="56BAAB69" w14:textId="77777777" w:rsidR="009D1C4B" w:rsidRPr="009E39F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6557FB91"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Pr>
                <w:sz w:val="18"/>
                <w:szCs w:val="18"/>
              </w:rPr>
              <w:fldChar w:fldCharType="separate"/>
            </w:r>
            <w:r w:rsidRPr="008E6533">
              <w:rPr>
                <w:noProof/>
                <w:sz w:val="18"/>
                <w:szCs w:val="18"/>
              </w:rPr>
              <w:t>(37)</w:t>
            </w:r>
            <w:r>
              <w:rPr>
                <w:sz w:val="18"/>
                <w:szCs w:val="18"/>
              </w:rPr>
              <w:fldChar w:fldCharType="end"/>
            </w:r>
          </w:p>
        </w:tc>
      </w:tr>
      <w:tr w:rsidR="009D1C4B" w:rsidRPr="0001000C" w14:paraId="1FB57E1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EF0F3" w14:textId="77777777" w:rsidR="009D1C4B" w:rsidRDefault="009D1C4B" w:rsidP="009D1C4B">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387E88B9" w14:textId="77777777" w:rsidR="009D1C4B" w:rsidRPr="00E3773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16387073</w:t>
            </w:r>
          </w:p>
        </w:tc>
        <w:tc>
          <w:tcPr>
            <w:tcW w:w="0" w:type="auto"/>
          </w:tcPr>
          <w:p w14:paraId="694FF10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3ADD9E5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631117F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1D087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57F15C0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6529A6" w14:textId="77777777" w:rsidR="009D1C4B" w:rsidRPr="00B50F28"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00FBB7B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53C3F5B2" w14:textId="6EA06956"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41)"},"properties":{"noteIndex":0},"schema":"https://github.com/citation-style-language/schema/raw/master/csl-citation.json"}</w:instrText>
            </w:r>
            <w:r>
              <w:rPr>
                <w:sz w:val="18"/>
                <w:szCs w:val="18"/>
              </w:rPr>
              <w:fldChar w:fldCharType="separate"/>
            </w:r>
            <w:r w:rsidRPr="008E6533">
              <w:rPr>
                <w:noProof/>
                <w:sz w:val="18"/>
                <w:szCs w:val="18"/>
              </w:rPr>
              <w:t>(38)</w:t>
            </w:r>
            <w:r>
              <w:rPr>
                <w:sz w:val="18"/>
                <w:szCs w:val="18"/>
              </w:rPr>
              <w:fldChar w:fldCharType="end"/>
            </w:r>
          </w:p>
        </w:tc>
      </w:tr>
      <w:tr w:rsidR="009D1C4B" w:rsidRPr="0001000C" w14:paraId="682F6BB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9D1C4B" w:rsidRDefault="009D1C4B" w:rsidP="009D1C4B">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19B4DC27"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8124305</w:t>
            </w:r>
          </w:p>
        </w:tc>
        <w:tc>
          <w:tcPr>
            <w:tcW w:w="0" w:type="auto"/>
            <w:shd w:val="clear" w:color="auto" w:fill="E7E6E6" w:themeFill="background2"/>
          </w:tcPr>
          <w:p w14:paraId="4A6E78D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9D1C4B" w:rsidRPr="00BC0496"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37151C66"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Pr>
                <w:sz w:val="18"/>
                <w:szCs w:val="18"/>
              </w:rPr>
              <w:fldChar w:fldCharType="separate"/>
            </w:r>
            <w:r w:rsidRPr="008E6533">
              <w:rPr>
                <w:noProof/>
                <w:sz w:val="18"/>
                <w:szCs w:val="18"/>
              </w:rPr>
              <w:t>(39)</w:t>
            </w:r>
            <w:r>
              <w:rPr>
                <w:sz w:val="18"/>
                <w:szCs w:val="18"/>
              </w:rPr>
              <w:fldChar w:fldCharType="end"/>
            </w:r>
          </w:p>
        </w:tc>
      </w:tr>
      <w:tr w:rsidR="009D1C4B" w:rsidRPr="0001000C" w14:paraId="16A22A0C"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9D1C4B" w:rsidRDefault="009D1C4B" w:rsidP="009D1C4B">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3CF61B38"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31437840</w:t>
            </w:r>
          </w:p>
        </w:tc>
        <w:tc>
          <w:tcPr>
            <w:tcW w:w="0" w:type="auto"/>
            <w:shd w:val="clear" w:color="auto" w:fill="E7E6E6" w:themeFill="background2"/>
          </w:tcPr>
          <w:p w14:paraId="487F11F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9D1C4B" w:rsidRPr="004B10A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5AC40C7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9D1C4B" w:rsidRPr="0001000C" w14:paraId="4F9D711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9D1C4B" w:rsidRDefault="009D1C4B" w:rsidP="009D1C4B">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6C019081"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6890570</w:t>
            </w:r>
          </w:p>
        </w:tc>
        <w:tc>
          <w:tcPr>
            <w:tcW w:w="0" w:type="auto"/>
            <w:shd w:val="clear" w:color="auto" w:fill="E7E6E6" w:themeFill="background2"/>
          </w:tcPr>
          <w:p w14:paraId="13119C7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50459A04"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9D1C4B" w:rsidRPr="0001000C" w14:paraId="7CF929C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9D1C4B" w:rsidRPr="00721E1D" w:rsidRDefault="009D1C4B" w:rsidP="009D1C4B">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022EC68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shd w:val="clear" w:color="auto" w:fill="E7E6E6" w:themeFill="background2"/>
          </w:tcPr>
          <w:p w14:paraId="5782490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9D1C4B" w:rsidRPr="00721E1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46FDE88F"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9D1C4B" w:rsidRPr="0001000C" w14:paraId="458C16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DC42023" w14:textId="77777777" w:rsidR="009D1C4B" w:rsidRDefault="009D1C4B" w:rsidP="009D1C4B">
            <w:pPr>
              <w:jc w:val="center"/>
              <w:rPr>
                <w:sz w:val="18"/>
                <w:szCs w:val="18"/>
              </w:rPr>
            </w:pPr>
            <w:r>
              <w:rPr>
                <w:sz w:val="18"/>
                <w:szCs w:val="18"/>
              </w:rPr>
              <w:t xml:space="preserve">Jean </w:t>
            </w:r>
            <w:r w:rsidRPr="00567F04">
              <w:rPr>
                <w:i/>
                <w:sz w:val="18"/>
                <w:szCs w:val="18"/>
              </w:rPr>
              <w:t>et al.</w:t>
            </w:r>
          </w:p>
        </w:tc>
        <w:tc>
          <w:tcPr>
            <w:tcW w:w="0" w:type="auto"/>
          </w:tcPr>
          <w:p w14:paraId="6811DA1F" w14:textId="77777777" w:rsidR="009D1C4B" w:rsidRPr="0083684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4A81">
              <w:rPr>
                <w:sz w:val="18"/>
                <w:szCs w:val="18"/>
              </w:rPr>
              <w:t>22584463</w:t>
            </w:r>
          </w:p>
        </w:tc>
        <w:tc>
          <w:tcPr>
            <w:tcW w:w="0" w:type="auto"/>
          </w:tcPr>
          <w:p w14:paraId="0FE9B76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42D794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F918B1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D92522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716605E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FDF64A" w14:textId="77777777" w:rsidR="009D1C4B" w:rsidRPr="0083684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36DE60B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C30C1EB" w14:textId="3AD0CFC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9D1C4B" w:rsidRPr="0001000C" w14:paraId="6FF5574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1E7C5" w14:textId="77777777" w:rsidR="009D1C4B" w:rsidRDefault="009D1C4B" w:rsidP="009D1C4B">
            <w:pPr>
              <w:jc w:val="center"/>
              <w:rPr>
                <w:sz w:val="18"/>
                <w:szCs w:val="18"/>
              </w:rPr>
            </w:pPr>
            <w:r w:rsidRPr="00662DE4">
              <w:rPr>
                <w:sz w:val="18"/>
                <w:szCs w:val="18"/>
              </w:rPr>
              <w:lastRenderedPageBreak/>
              <w:t xml:space="preserve">Jiménez </w:t>
            </w:r>
            <w:proofErr w:type="spellStart"/>
            <w:r w:rsidRPr="00662DE4">
              <w:rPr>
                <w:sz w:val="18"/>
                <w:szCs w:val="18"/>
              </w:rPr>
              <w:t>Villodres</w:t>
            </w:r>
            <w:proofErr w:type="spellEnd"/>
            <w:r>
              <w:rPr>
                <w:sz w:val="18"/>
                <w:szCs w:val="18"/>
              </w:rPr>
              <w:t xml:space="preserve"> </w:t>
            </w:r>
            <w:r w:rsidRPr="00662DE4">
              <w:rPr>
                <w:i/>
                <w:sz w:val="18"/>
                <w:szCs w:val="18"/>
              </w:rPr>
              <w:t>et al.</w:t>
            </w:r>
          </w:p>
        </w:tc>
        <w:tc>
          <w:tcPr>
            <w:tcW w:w="0" w:type="auto"/>
          </w:tcPr>
          <w:p w14:paraId="23353B7F" w14:textId="77777777" w:rsidR="009D1C4B" w:rsidRPr="00983E7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662DE4">
              <w:rPr>
                <w:sz w:val="18"/>
                <w:szCs w:val="18"/>
              </w:rPr>
              <w:t>30429202</w:t>
            </w:r>
          </w:p>
        </w:tc>
        <w:tc>
          <w:tcPr>
            <w:tcW w:w="0" w:type="auto"/>
          </w:tcPr>
          <w:p w14:paraId="4C38433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576704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BBE974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w:t>
            </w:r>
          </w:p>
        </w:tc>
        <w:tc>
          <w:tcPr>
            <w:tcW w:w="0" w:type="auto"/>
          </w:tcPr>
          <w:p w14:paraId="69BE7B2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4B8834E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 (AACS)</w:t>
            </w:r>
          </w:p>
        </w:tc>
        <w:tc>
          <w:tcPr>
            <w:tcW w:w="0" w:type="auto"/>
          </w:tcPr>
          <w:p w14:paraId="43626D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thological vs. normal AACS, male 80% vs. 63%, p &lt; 0.05</w:t>
            </w:r>
          </w:p>
          <w:p w14:paraId="3215F43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0F47AE1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4BED76DA" w14:textId="5DE677EE"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6)"},"properties":{"noteIndex":0},"schema":"https://github.com/citation-style-language/schema/raw/master/csl-citation.json"}</w:instrText>
            </w:r>
            <w:r>
              <w:rPr>
                <w:sz w:val="18"/>
                <w:szCs w:val="18"/>
              </w:rPr>
              <w:fldChar w:fldCharType="separate"/>
            </w:r>
            <w:r w:rsidRPr="008E6533">
              <w:rPr>
                <w:noProof/>
                <w:sz w:val="18"/>
                <w:szCs w:val="18"/>
              </w:rPr>
              <w:t>(44)</w:t>
            </w:r>
            <w:r>
              <w:rPr>
                <w:sz w:val="18"/>
                <w:szCs w:val="18"/>
              </w:rPr>
              <w:fldChar w:fldCharType="end"/>
            </w:r>
          </w:p>
        </w:tc>
      </w:tr>
      <w:tr w:rsidR="009D1C4B" w:rsidRPr="0001000C" w14:paraId="242BCD7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9D1C4B" w:rsidRDefault="009D1C4B" w:rsidP="009D1C4B">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5725032E" w14:textId="77777777" w:rsidR="009D1C4B" w:rsidRPr="00430DE7"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27988970</w:t>
            </w:r>
          </w:p>
        </w:tc>
        <w:tc>
          <w:tcPr>
            <w:tcW w:w="0" w:type="auto"/>
            <w:shd w:val="clear" w:color="auto" w:fill="E7E6E6" w:themeFill="background2"/>
          </w:tcPr>
          <w:p w14:paraId="41F7E2D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9D1C4B" w:rsidRPr="004071B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9D1C4B" w:rsidRPr="004071B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9D1C4B" w:rsidRPr="004071B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05B26922"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7)"},"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9D1C4B" w:rsidRPr="0001000C" w14:paraId="63B1F50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2C787" w14:textId="77777777" w:rsidR="009D1C4B" w:rsidRDefault="009D1C4B" w:rsidP="009D1C4B">
            <w:pPr>
              <w:jc w:val="cente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0E3D32A1" w14:textId="77777777" w:rsidR="009D1C4B" w:rsidRPr="002042F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691">
              <w:rPr>
                <w:sz w:val="18"/>
                <w:szCs w:val="18"/>
              </w:rPr>
              <w:t>25925688</w:t>
            </w:r>
          </w:p>
        </w:tc>
        <w:tc>
          <w:tcPr>
            <w:tcW w:w="0" w:type="auto"/>
          </w:tcPr>
          <w:p w14:paraId="5CCC00E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194AF05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AF3E8D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A385DC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99</w:t>
            </w:r>
          </w:p>
        </w:tc>
        <w:tc>
          <w:tcPr>
            <w:tcW w:w="0" w:type="auto"/>
          </w:tcPr>
          <w:p w14:paraId="4F7204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415AE0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2EC2DB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0469A37F" w14:textId="565A8990"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7)","plainTextFormattedCitation":"(47)","previouslyFormattedCitation":"(48)"},"properties":{"noteIndex":0},"schema":"https://github.com/citation-style-language/schema/raw/master/csl-citation.json"}</w:instrText>
            </w:r>
            <w:r>
              <w:rPr>
                <w:sz w:val="18"/>
                <w:szCs w:val="18"/>
              </w:rPr>
              <w:fldChar w:fldCharType="separate"/>
            </w:r>
            <w:r w:rsidRPr="008E6533">
              <w:rPr>
                <w:noProof/>
                <w:sz w:val="18"/>
                <w:szCs w:val="18"/>
              </w:rPr>
              <w:t>(47)</w:t>
            </w:r>
            <w:r>
              <w:rPr>
                <w:sz w:val="18"/>
                <w:szCs w:val="18"/>
              </w:rPr>
              <w:fldChar w:fldCharType="end"/>
            </w:r>
          </w:p>
        </w:tc>
      </w:tr>
      <w:tr w:rsidR="009D1C4B" w:rsidRPr="0001000C" w14:paraId="14EA47E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D113E92" w14:textId="77777777" w:rsidR="009D1C4B" w:rsidRDefault="009D1C4B" w:rsidP="009D1C4B">
            <w:pPr>
              <w:jc w:val="center"/>
              <w:rPr>
                <w:sz w:val="18"/>
                <w:szCs w:val="18"/>
              </w:rPr>
            </w:pPr>
            <w:r>
              <w:rPr>
                <w:sz w:val="18"/>
                <w:szCs w:val="18"/>
              </w:rPr>
              <w:t xml:space="preserve">Kim </w:t>
            </w:r>
            <w:r w:rsidRPr="00330584">
              <w:rPr>
                <w:i/>
                <w:sz w:val="18"/>
                <w:szCs w:val="18"/>
              </w:rPr>
              <w:t>et al.</w:t>
            </w:r>
          </w:p>
        </w:tc>
        <w:tc>
          <w:tcPr>
            <w:tcW w:w="0" w:type="auto"/>
          </w:tcPr>
          <w:p w14:paraId="599A2FA5" w14:textId="77777777" w:rsidR="009D1C4B" w:rsidRPr="009C68C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6769">
              <w:rPr>
                <w:sz w:val="18"/>
                <w:szCs w:val="18"/>
              </w:rPr>
              <w:t>30769062</w:t>
            </w:r>
          </w:p>
        </w:tc>
        <w:tc>
          <w:tcPr>
            <w:tcW w:w="0" w:type="auto"/>
          </w:tcPr>
          <w:p w14:paraId="0B22A72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B7377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7C3395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7C4E8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46DD24D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DA8AB2" w14:textId="77777777" w:rsidR="009D1C4B" w:rsidRPr="009C68C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5707928C" w14:textId="77777777" w:rsidR="009D1C4B" w:rsidRPr="0033058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w:t>
            </w:r>
            <w:r w:rsidRPr="00330584">
              <w:rPr>
                <w:sz w:val="18"/>
                <w:szCs w:val="18"/>
              </w:rPr>
              <w:t>lcification in the</w:t>
            </w:r>
          </w:p>
          <w:p w14:paraId="588DF46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30584">
              <w:rPr>
                <w:sz w:val="18"/>
                <w:szCs w:val="18"/>
              </w:rPr>
              <w:t xml:space="preserve">arterial media within 5 cm of the planned anastomosis area </w:t>
            </w:r>
            <w:r>
              <w:rPr>
                <w:sz w:val="18"/>
                <w:szCs w:val="18"/>
              </w:rPr>
              <w:t xml:space="preserve">in </w:t>
            </w:r>
            <w:r w:rsidRPr="00330584">
              <w:rPr>
                <w:sz w:val="18"/>
                <w:szCs w:val="18"/>
              </w:rPr>
              <w:t>preoperative duplex ultrasound</w:t>
            </w:r>
          </w:p>
          <w:p w14:paraId="58E6E53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F382B6" w14:textId="4875FDE0"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8)","plainTextFormattedCitation":"(48)","previouslyFormattedCitation":"(50)"},"properties":{"noteIndex":0},"schema":"https://github.com/citation-style-language/schema/raw/master/csl-citation.json"}</w:instrText>
            </w:r>
            <w:r>
              <w:rPr>
                <w:sz w:val="18"/>
                <w:szCs w:val="18"/>
              </w:rPr>
              <w:fldChar w:fldCharType="separate"/>
            </w:r>
            <w:r w:rsidRPr="008E6533">
              <w:rPr>
                <w:noProof/>
                <w:sz w:val="18"/>
                <w:szCs w:val="18"/>
              </w:rPr>
              <w:t>(48)</w:t>
            </w:r>
            <w:r>
              <w:rPr>
                <w:sz w:val="18"/>
                <w:szCs w:val="18"/>
              </w:rPr>
              <w:fldChar w:fldCharType="end"/>
            </w:r>
          </w:p>
        </w:tc>
      </w:tr>
      <w:tr w:rsidR="009D1C4B" w:rsidRPr="0001000C" w14:paraId="38D8921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51CD7" w14:textId="77777777" w:rsidR="009D1C4B" w:rsidRDefault="009D1C4B" w:rsidP="009D1C4B">
            <w:pPr>
              <w:jc w:val="center"/>
              <w:rPr>
                <w:sz w:val="18"/>
                <w:szCs w:val="18"/>
              </w:rPr>
            </w:pPr>
            <w:r>
              <w:rPr>
                <w:sz w:val="18"/>
                <w:szCs w:val="18"/>
              </w:rPr>
              <w:t xml:space="preserve">Kim </w:t>
            </w:r>
            <w:r w:rsidRPr="00A63A6A">
              <w:rPr>
                <w:i/>
                <w:sz w:val="18"/>
                <w:szCs w:val="18"/>
              </w:rPr>
              <w:t>et al.</w:t>
            </w:r>
          </w:p>
        </w:tc>
        <w:tc>
          <w:tcPr>
            <w:tcW w:w="0" w:type="auto"/>
          </w:tcPr>
          <w:p w14:paraId="5CC05F96" w14:textId="77777777" w:rsidR="009D1C4B" w:rsidRPr="00E811A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63A6A">
              <w:rPr>
                <w:sz w:val="18"/>
                <w:szCs w:val="18"/>
              </w:rPr>
              <w:t>22111814</w:t>
            </w:r>
          </w:p>
        </w:tc>
        <w:tc>
          <w:tcPr>
            <w:tcW w:w="0" w:type="auto"/>
          </w:tcPr>
          <w:p w14:paraId="5B1FE48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718E92C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5A22C5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98CFC0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70AD3EE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153241F" w14:textId="77777777" w:rsidR="009D1C4B" w:rsidRPr="00BE741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2D9D8B03" w14:textId="77777777" w:rsidR="009D1C4B" w:rsidRPr="008C52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0FEAAC16"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Pr="00C01632">
              <w:rPr>
                <w:noProof/>
                <w:sz w:val="18"/>
                <w:szCs w:val="18"/>
              </w:rPr>
              <w:t>(49)</w:t>
            </w:r>
            <w:r>
              <w:rPr>
                <w:sz w:val="18"/>
                <w:szCs w:val="18"/>
              </w:rPr>
              <w:fldChar w:fldCharType="end"/>
            </w:r>
          </w:p>
        </w:tc>
      </w:tr>
      <w:tr w:rsidR="009D1C4B" w:rsidRPr="0001000C" w14:paraId="7708818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7699535" w14:textId="77777777" w:rsidR="009D1C4B" w:rsidRPr="00395ED8" w:rsidRDefault="009D1C4B" w:rsidP="009D1C4B">
            <w:pPr>
              <w:jc w:val="center"/>
              <w:rPr>
                <w:sz w:val="18"/>
                <w:szCs w:val="18"/>
              </w:rPr>
            </w:pPr>
            <w:r>
              <w:rPr>
                <w:sz w:val="18"/>
                <w:szCs w:val="18"/>
              </w:rPr>
              <w:t xml:space="preserve">Kimura </w:t>
            </w:r>
            <w:r w:rsidRPr="001B607B">
              <w:rPr>
                <w:i/>
                <w:sz w:val="18"/>
                <w:szCs w:val="18"/>
              </w:rPr>
              <w:t>et al.</w:t>
            </w:r>
          </w:p>
        </w:tc>
        <w:tc>
          <w:tcPr>
            <w:tcW w:w="0" w:type="auto"/>
          </w:tcPr>
          <w:p w14:paraId="588E0112" w14:textId="77777777" w:rsidR="009D1C4B" w:rsidRPr="00395ED8"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B607B">
              <w:rPr>
                <w:sz w:val="18"/>
                <w:szCs w:val="18"/>
              </w:rPr>
              <w:t>10412787</w:t>
            </w:r>
          </w:p>
        </w:tc>
        <w:tc>
          <w:tcPr>
            <w:tcW w:w="0" w:type="auto"/>
          </w:tcPr>
          <w:p w14:paraId="5ACC022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F7C751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9</w:t>
            </w:r>
          </w:p>
        </w:tc>
        <w:tc>
          <w:tcPr>
            <w:tcW w:w="0" w:type="auto"/>
          </w:tcPr>
          <w:p w14:paraId="44A550D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1B459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7</w:t>
            </w:r>
          </w:p>
        </w:tc>
        <w:tc>
          <w:tcPr>
            <w:tcW w:w="0" w:type="auto"/>
          </w:tcPr>
          <w:p w14:paraId="524A550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08ACC1D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669515D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0073D6EA" w14:textId="0CBDAFD9"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0)","plainTextFormattedCitation":"(50)","previouslyFormattedCitation":"(51)"},"properties":{"noteIndex":0},"schema":"https://github.com/citation-style-language/schema/raw/master/csl-citation.json"}</w:instrText>
            </w:r>
            <w:r>
              <w:rPr>
                <w:sz w:val="18"/>
                <w:szCs w:val="18"/>
              </w:rPr>
              <w:fldChar w:fldCharType="separate"/>
            </w:r>
            <w:r w:rsidRPr="008E6533">
              <w:rPr>
                <w:noProof/>
                <w:sz w:val="18"/>
                <w:szCs w:val="18"/>
              </w:rPr>
              <w:t>(50)</w:t>
            </w:r>
            <w:r>
              <w:rPr>
                <w:sz w:val="18"/>
                <w:szCs w:val="18"/>
              </w:rPr>
              <w:fldChar w:fldCharType="end"/>
            </w:r>
          </w:p>
        </w:tc>
      </w:tr>
      <w:tr w:rsidR="009D1C4B" w:rsidRPr="0001000C" w14:paraId="40EBCC1D"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9D1C4B" w:rsidRDefault="009D1C4B" w:rsidP="009D1C4B">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40C93745"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5571879</w:t>
            </w:r>
          </w:p>
        </w:tc>
        <w:tc>
          <w:tcPr>
            <w:tcW w:w="0" w:type="auto"/>
            <w:shd w:val="clear" w:color="auto" w:fill="E7E6E6" w:themeFill="background2"/>
          </w:tcPr>
          <w:p w14:paraId="025A215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9D1C4B" w:rsidRPr="00D5288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1B430CD"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Pr>
                <w:sz w:val="18"/>
                <w:szCs w:val="18"/>
              </w:rPr>
              <w:fldChar w:fldCharType="separate"/>
            </w:r>
            <w:r w:rsidRPr="008E6533">
              <w:rPr>
                <w:noProof/>
                <w:sz w:val="18"/>
                <w:szCs w:val="18"/>
              </w:rPr>
              <w:t>(51)</w:t>
            </w:r>
            <w:r>
              <w:rPr>
                <w:sz w:val="18"/>
                <w:szCs w:val="18"/>
              </w:rPr>
              <w:fldChar w:fldCharType="end"/>
            </w:r>
          </w:p>
        </w:tc>
      </w:tr>
      <w:tr w:rsidR="009D1C4B" w:rsidRPr="0001000C" w14:paraId="08B985E3"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9D1C4B" w:rsidRDefault="009D1C4B" w:rsidP="009D1C4B">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4190DE85"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4847332</w:t>
            </w:r>
          </w:p>
        </w:tc>
        <w:tc>
          <w:tcPr>
            <w:tcW w:w="0" w:type="auto"/>
            <w:shd w:val="clear" w:color="auto" w:fill="E7E6E6" w:themeFill="background2"/>
          </w:tcPr>
          <w:p w14:paraId="6DB56E1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5A3904EF" w:rsidR="009D1C4B" w:rsidRPr="002352DD"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2)","plainTextFormattedCitation":"(52)","previouslyFormattedCitation":"(53)"},"properties":{"noteIndex":0},"schema":"https://github.com/citation-style-language/schema/raw/master/csl-citation.json"}</w:instrText>
            </w:r>
            <w:r>
              <w:rPr>
                <w:sz w:val="18"/>
                <w:szCs w:val="18"/>
              </w:rPr>
              <w:fldChar w:fldCharType="separate"/>
            </w:r>
            <w:r w:rsidRPr="008E6533">
              <w:rPr>
                <w:noProof/>
                <w:sz w:val="18"/>
                <w:szCs w:val="18"/>
                <w:lang w:eastAsia="ja-JP"/>
              </w:rPr>
              <w:t>(52)</w:t>
            </w:r>
            <w:r>
              <w:rPr>
                <w:sz w:val="18"/>
                <w:szCs w:val="18"/>
              </w:rPr>
              <w:fldChar w:fldCharType="end"/>
            </w:r>
          </w:p>
        </w:tc>
      </w:tr>
      <w:tr w:rsidR="009D1C4B" w:rsidRPr="0001000C" w14:paraId="4695A37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2086A" w14:textId="77777777" w:rsidR="009D1C4B" w:rsidRDefault="009D1C4B" w:rsidP="009D1C4B">
            <w:pPr>
              <w:jc w:val="center"/>
              <w:rPr>
                <w:sz w:val="18"/>
                <w:szCs w:val="18"/>
              </w:rPr>
            </w:pPr>
            <w:r>
              <w:rPr>
                <w:sz w:val="18"/>
                <w:szCs w:val="18"/>
              </w:rPr>
              <w:t xml:space="preserve">Lee </w:t>
            </w:r>
            <w:r w:rsidRPr="009C68CB">
              <w:rPr>
                <w:i/>
                <w:sz w:val="18"/>
                <w:szCs w:val="18"/>
              </w:rPr>
              <w:t>et al.</w:t>
            </w:r>
          </w:p>
        </w:tc>
        <w:tc>
          <w:tcPr>
            <w:tcW w:w="0" w:type="auto"/>
          </w:tcPr>
          <w:p w14:paraId="7619B820" w14:textId="77777777" w:rsidR="009D1C4B" w:rsidRPr="0014640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31144545</w:t>
            </w:r>
          </w:p>
        </w:tc>
        <w:tc>
          <w:tcPr>
            <w:tcW w:w="0" w:type="auto"/>
          </w:tcPr>
          <w:p w14:paraId="53B999D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aiwan </w:t>
            </w:r>
          </w:p>
        </w:tc>
        <w:tc>
          <w:tcPr>
            <w:tcW w:w="0" w:type="auto"/>
          </w:tcPr>
          <w:p w14:paraId="12507F0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5266E9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6E378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0556171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2C13C73" w14:textId="77777777" w:rsidR="009D1C4B" w:rsidRPr="0014640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5A38F93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0" w:type="auto"/>
          </w:tcPr>
          <w:p w14:paraId="56BDB355" w14:textId="48680353"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3)","plainTextFormattedCitation":"(53)","previouslyFormattedCitation":"(55)"},"properties":{"noteIndex":0},"schema":"https://github.com/citation-style-language/schema/raw/master/csl-citation.json"}</w:instrText>
            </w:r>
            <w:r>
              <w:rPr>
                <w:sz w:val="18"/>
                <w:szCs w:val="18"/>
              </w:rPr>
              <w:fldChar w:fldCharType="separate"/>
            </w:r>
            <w:r w:rsidRPr="008E6533">
              <w:rPr>
                <w:noProof/>
                <w:sz w:val="18"/>
                <w:szCs w:val="18"/>
              </w:rPr>
              <w:t>(53)</w:t>
            </w:r>
            <w:r>
              <w:rPr>
                <w:sz w:val="18"/>
                <w:szCs w:val="18"/>
              </w:rPr>
              <w:fldChar w:fldCharType="end"/>
            </w:r>
          </w:p>
        </w:tc>
      </w:tr>
      <w:tr w:rsidR="009D1C4B" w:rsidRPr="0001000C" w14:paraId="0D4247F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5ADC38E" w14:textId="77777777" w:rsidR="009D1C4B" w:rsidRDefault="009D1C4B" w:rsidP="009D1C4B">
            <w:pPr>
              <w:jc w:val="center"/>
              <w:rPr>
                <w:sz w:val="18"/>
                <w:szCs w:val="18"/>
              </w:rPr>
            </w:pPr>
            <w:r>
              <w:rPr>
                <w:sz w:val="18"/>
                <w:szCs w:val="18"/>
              </w:rPr>
              <w:t xml:space="preserve">Lee </w:t>
            </w:r>
            <w:r w:rsidRPr="00042095">
              <w:rPr>
                <w:i/>
                <w:sz w:val="18"/>
                <w:szCs w:val="18"/>
              </w:rPr>
              <w:t>et al.</w:t>
            </w:r>
          </w:p>
        </w:tc>
        <w:tc>
          <w:tcPr>
            <w:tcW w:w="0" w:type="auto"/>
          </w:tcPr>
          <w:p w14:paraId="263413ED" w14:textId="77777777" w:rsidR="009D1C4B" w:rsidRPr="001B607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042095">
              <w:rPr>
                <w:sz w:val="18"/>
                <w:szCs w:val="18"/>
              </w:rPr>
              <w:t>27884313</w:t>
            </w:r>
          </w:p>
        </w:tc>
        <w:tc>
          <w:tcPr>
            <w:tcW w:w="0" w:type="auto"/>
          </w:tcPr>
          <w:p w14:paraId="36ED2FF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5A11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4110BE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D035B8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8</w:t>
            </w:r>
          </w:p>
        </w:tc>
        <w:tc>
          <w:tcPr>
            <w:tcW w:w="0" w:type="auto"/>
          </w:tcPr>
          <w:p w14:paraId="44DA975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10EBD964" w14:textId="77777777" w:rsidR="009D1C4B" w:rsidRPr="001B607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42FF986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6287C29F"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Pr="00C01632">
              <w:rPr>
                <w:noProof/>
                <w:sz w:val="18"/>
                <w:szCs w:val="18"/>
              </w:rPr>
              <w:t>(54)</w:t>
            </w:r>
            <w:r>
              <w:rPr>
                <w:sz w:val="18"/>
                <w:szCs w:val="18"/>
              </w:rPr>
              <w:fldChar w:fldCharType="end"/>
            </w:r>
          </w:p>
        </w:tc>
      </w:tr>
      <w:tr w:rsidR="009D1C4B" w:rsidRPr="0001000C" w14:paraId="4A90633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FD8C0" w14:textId="77777777" w:rsidR="009D1C4B" w:rsidRPr="008D47FC" w:rsidRDefault="009D1C4B" w:rsidP="009D1C4B">
            <w:pPr>
              <w:jc w:val="center"/>
              <w:rPr>
                <w:sz w:val="18"/>
                <w:szCs w:val="18"/>
              </w:rPr>
            </w:pPr>
            <w:proofErr w:type="spellStart"/>
            <w:r>
              <w:rPr>
                <w:sz w:val="18"/>
                <w:szCs w:val="18"/>
                <w:lang w:eastAsia="ja-JP"/>
              </w:rPr>
              <w:lastRenderedPageBreak/>
              <w:t>Lioufas</w:t>
            </w:r>
            <w:proofErr w:type="spellEnd"/>
            <w:r>
              <w:rPr>
                <w:sz w:val="18"/>
                <w:szCs w:val="18"/>
                <w:lang w:eastAsia="ja-JP"/>
              </w:rPr>
              <w:t xml:space="preserve"> </w:t>
            </w:r>
            <w:r w:rsidRPr="0019367D">
              <w:rPr>
                <w:i/>
                <w:sz w:val="18"/>
                <w:szCs w:val="18"/>
              </w:rPr>
              <w:t>et al.</w:t>
            </w:r>
          </w:p>
        </w:tc>
        <w:tc>
          <w:tcPr>
            <w:tcW w:w="0" w:type="auto"/>
          </w:tcPr>
          <w:p w14:paraId="3ABB078E"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341DA934"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ulticenter (IMPROVE-CKD)</w:t>
            </w:r>
          </w:p>
        </w:tc>
        <w:tc>
          <w:tcPr>
            <w:tcW w:w="0" w:type="auto"/>
          </w:tcPr>
          <w:p w14:paraId="70F108D4"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20</w:t>
            </w:r>
          </w:p>
        </w:tc>
        <w:tc>
          <w:tcPr>
            <w:tcW w:w="0" w:type="auto"/>
          </w:tcPr>
          <w:p w14:paraId="69EC9E2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b-4</w:t>
            </w:r>
          </w:p>
        </w:tc>
        <w:tc>
          <w:tcPr>
            <w:tcW w:w="0" w:type="auto"/>
          </w:tcPr>
          <w:p w14:paraId="357C49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78</w:t>
            </w:r>
          </w:p>
        </w:tc>
        <w:tc>
          <w:tcPr>
            <w:tcW w:w="0" w:type="auto"/>
          </w:tcPr>
          <w:p w14:paraId="7C0F818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at risk</w:t>
            </w:r>
          </w:p>
        </w:tc>
        <w:tc>
          <w:tcPr>
            <w:tcW w:w="0" w:type="auto"/>
          </w:tcPr>
          <w:p w14:paraId="79EA38B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With vs. without AAC, male 73% vs. 55%</w:t>
            </w:r>
          </w:p>
        </w:tc>
        <w:tc>
          <w:tcPr>
            <w:tcW w:w="0" w:type="auto"/>
          </w:tcPr>
          <w:p w14:paraId="298EC8BB"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AC (Agatston)</w:t>
            </w:r>
          </w:p>
        </w:tc>
        <w:tc>
          <w:tcPr>
            <w:tcW w:w="0" w:type="auto"/>
          </w:tcPr>
          <w:p w14:paraId="65B77856" w14:textId="1A2B64CD"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5)","plainTextFormattedCitation":"(55)","previouslyFormattedCitation":"(5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55)</w:t>
            </w:r>
            <w:r>
              <w:rPr>
                <w:sz w:val="18"/>
                <w:szCs w:val="18"/>
                <w:lang w:eastAsia="ja-JP"/>
              </w:rPr>
              <w:fldChar w:fldCharType="end"/>
            </w:r>
          </w:p>
        </w:tc>
      </w:tr>
      <w:tr w:rsidR="009D1C4B" w:rsidRPr="0001000C" w14:paraId="001DCD5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03C1FDC" w14:textId="77777777" w:rsidR="009D1C4B" w:rsidRPr="003B13B1" w:rsidRDefault="009D1C4B" w:rsidP="009D1C4B">
            <w:pPr>
              <w:jc w:val="center"/>
              <w:rPr>
                <w:sz w:val="18"/>
                <w:szCs w:val="18"/>
              </w:rPr>
            </w:pPr>
            <w:r>
              <w:rPr>
                <w:sz w:val="18"/>
                <w:szCs w:val="18"/>
              </w:rPr>
              <w:t xml:space="preserve">Liu </w:t>
            </w:r>
            <w:r w:rsidRPr="0026052C">
              <w:rPr>
                <w:i/>
                <w:sz w:val="18"/>
                <w:szCs w:val="18"/>
              </w:rPr>
              <w:t>et al.</w:t>
            </w:r>
          </w:p>
        </w:tc>
        <w:tc>
          <w:tcPr>
            <w:tcW w:w="0" w:type="auto"/>
          </w:tcPr>
          <w:p w14:paraId="3D9F08B3" w14:textId="77777777" w:rsidR="009D1C4B" w:rsidRPr="003B13B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052C">
              <w:rPr>
                <w:sz w:val="18"/>
                <w:szCs w:val="18"/>
              </w:rPr>
              <w:t>27156072</w:t>
            </w:r>
          </w:p>
        </w:tc>
        <w:tc>
          <w:tcPr>
            <w:tcW w:w="0" w:type="auto"/>
          </w:tcPr>
          <w:p w14:paraId="191D835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C44389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03B8A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47447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w:t>
            </w:r>
          </w:p>
        </w:tc>
        <w:tc>
          <w:tcPr>
            <w:tcW w:w="0" w:type="auto"/>
          </w:tcPr>
          <w:p w14:paraId="541B4D9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7CB4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930D8F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11FF5F6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0CFCDC8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5BA5BBAD" w14:textId="43D9B402"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6)","plainTextFormattedCitation":"(56)","previouslyFormattedCitation":"(57)"},"properties":{"noteIndex":0},"schema":"https://github.com/citation-style-language/schema/raw/master/csl-citation.json"}</w:instrText>
            </w:r>
            <w:r>
              <w:rPr>
                <w:sz w:val="18"/>
                <w:szCs w:val="18"/>
              </w:rPr>
              <w:fldChar w:fldCharType="separate"/>
            </w:r>
            <w:r w:rsidRPr="008E6533">
              <w:rPr>
                <w:noProof/>
                <w:sz w:val="18"/>
                <w:szCs w:val="18"/>
              </w:rPr>
              <w:t>(56)</w:t>
            </w:r>
            <w:r>
              <w:rPr>
                <w:sz w:val="18"/>
                <w:szCs w:val="18"/>
              </w:rPr>
              <w:fldChar w:fldCharType="end"/>
            </w:r>
          </w:p>
        </w:tc>
      </w:tr>
      <w:tr w:rsidR="009D1C4B" w:rsidRPr="0001000C" w14:paraId="67CE0BE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C49BF" w14:textId="77777777" w:rsidR="009D1C4B" w:rsidRDefault="009D1C4B" w:rsidP="009D1C4B">
            <w:pPr>
              <w:jc w:val="center"/>
              <w:rPr>
                <w:sz w:val="18"/>
                <w:szCs w:val="18"/>
              </w:rPr>
            </w:pPr>
            <w:r>
              <w:rPr>
                <w:sz w:val="18"/>
                <w:szCs w:val="18"/>
              </w:rPr>
              <w:t xml:space="preserve">Lockhart </w:t>
            </w:r>
            <w:r w:rsidRPr="00A94AA0">
              <w:rPr>
                <w:i/>
                <w:sz w:val="18"/>
                <w:szCs w:val="18"/>
              </w:rPr>
              <w:t>et al.</w:t>
            </w:r>
          </w:p>
        </w:tc>
        <w:tc>
          <w:tcPr>
            <w:tcW w:w="0" w:type="auto"/>
          </w:tcPr>
          <w:p w14:paraId="7985D982" w14:textId="77777777" w:rsidR="009D1C4B" w:rsidRPr="00777C9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15280525</w:t>
            </w:r>
          </w:p>
        </w:tc>
        <w:tc>
          <w:tcPr>
            <w:tcW w:w="0" w:type="auto"/>
          </w:tcPr>
          <w:p w14:paraId="1EF6567B" w14:textId="556B9BD5"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6B607B4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6F6667B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6A70E7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1E38DE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C6BA9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1FF21CFC" w14:textId="77777777" w:rsidR="009D1C4B" w:rsidRPr="00A94A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264EC45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36D0154D" w14:textId="1860802E"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7)","plainTextFormattedCitation":"(57)","previouslyFormattedCitation":"(58)"},"properties":{"noteIndex":0},"schema":"https://github.com/citation-style-language/schema/raw/master/csl-citation.json"}</w:instrText>
            </w:r>
            <w:r>
              <w:rPr>
                <w:sz w:val="18"/>
                <w:szCs w:val="18"/>
              </w:rPr>
              <w:fldChar w:fldCharType="separate"/>
            </w:r>
            <w:r w:rsidRPr="008E6533">
              <w:rPr>
                <w:noProof/>
                <w:sz w:val="18"/>
                <w:szCs w:val="18"/>
              </w:rPr>
              <w:t>(57)</w:t>
            </w:r>
            <w:r>
              <w:rPr>
                <w:sz w:val="18"/>
                <w:szCs w:val="18"/>
              </w:rPr>
              <w:fldChar w:fldCharType="end"/>
            </w:r>
          </w:p>
        </w:tc>
      </w:tr>
      <w:tr w:rsidR="009D1C4B" w:rsidRPr="0001000C" w14:paraId="192BC26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6AC84F2" w14:textId="77777777" w:rsidR="009D1C4B" w:rsidRPr="003B13B1" w:rsidRDefault="009D1C4B" w:rsidP="009D1C4B">
            <w:pPr>
              <w:jc w:val="center"/>
              <w:rPr>
                <w:sz w:val="18"/>
                <w:szCs w:val="18"/>
              </w:rPr>
            </w:pPr>
            <w:r>
              <w:rPr>
                <w:sz w:val="18"/>
                <w:szCs w:val="18"/>
              </w:rPr>
              <w:t xml:space="preserve">London </w:t>
            </w:r>
            <w:r w:rsidRPr="008B6F64">
              <w:rPr>
                <w:i/>
                <w:sz w:val="18"/>
                <w:szCs w:val="18"/>
              </w:rPr>
              <w:t>et al.</w:t>
            </w:r>
          </w:p>
        </w:tc>
        <w:tc>
          <w:tcPr>
            <w:tcW w:w="0" w:type="auto"/>
          </w:tcPr>
          <w:p w14:paraId="03752FCE" w14:textId="77777777" w:rsidR="009D1C4B" w:rsidRPr="003B13B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6F64">
              <w:rPr>
                <w:sz w:val="18"/>
                <w:szCs w:val="18"/>
              </w:rPr>
              <w:t>23343541</w:t>
            </w:r>
          </w:p>
        </w:tc>
        <w:tc>
          <w:tcPr>
            <w:tcW w:w="0" w:type="auto"/>
          </w:tcPr>
          <w:p w14:paraId="41B796E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B25D89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5F1FD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F9DCF3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5</w:t>
            </w:r>
          </w:p>
        </w:tc>
        <w:tc>
          <w:tcPr>
            <w:tcW w:w="0" w:type="auto"/>
          </w:tcPr>
          <w:p w14:paraId="0423EE2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74920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20130F6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1642BBCF" w14:textId="3AF3D223"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8)","plainTextFormattedCitation":"(58)","previouslyFormattedCitation":"(59)"},"properties":{"noteIndex":0},"schema":"https://github.com/citation-style-language/schema/raw/master/csl-citation.json"}</w:instrText>
            </w:r>
            <w:r>
              <w:rPr>
                <w:sz w:val="18"/>
                <w:szCs w:val="18"/>
              </w:rPr>
              <w:fldChar w:fldCharType="separate"/>
            </w:r>
            <w:r w:rsidRPr="008E6533">
              <w:rPr>
                <w:noProof/>
                <w:sz w:val="18"/>
                <w:szCs w:val="18"/>
              </w:rPr>
              <w:t>(58)</w:t>
            </w:r>
            <w:r>
              <w:rPr>
                <w:sz w:val="18"/>
                <w:szCs w:val="18"/>
              </w:rPr>
              <w:fldChar w:fldCharType="end"/>
            </w:r>
          </w:p>
        </w:tc>
      </w:tr>
      <w:tr w:rsidR="009D1C4B" w:rsidRPr="0001000C" w14:paraId="736CFF86"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9D1C4B" w:rsidRDefault="009D1C4B" w:rsidP="009D1C4B">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shd w:val="clear" w:color="auto" w:fill="E7E6E6" w:themeFill="background2"/>
          </w:tcPr>
          <w:p w14:paraId="172A97AD"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809825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183A9C6C"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9D1C4B" w:rsidRPr="0001000C" w14:paraId="74BB0928"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9D1C4B" w:rsidRPr="006154A9" w:rsidRDefault="009D1C4B" w:rsidP="009D1C4B">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36C904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58BCC0D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9D1C4B" w:rsidRPr="006154A9"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9D1C4B" w:rsidRPr="008D47F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247E5AB4"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185B11">
              <w:rPr>
                <w:sz w:val="18"/>
                <w:szCs w:val="18"/>
              </w:rPr>
              <w:fldChar w:fldCharType="separate"/>
            </w:r>
            <w:r w:rsidRPr="008E6533">
              <w:rPr>
                <w:noProof/>
                <w:sz w:val="18"/>
                <w:szCs w:val="18"/>
              </w:rPr>
              <w:t>(60)</w:t>
            </w:r>
            <w:r w:rsidRPr="00185B11">
              <w:rPr>
                <w:sz w:val="18"/>
                <w:szCs w:val="18"/>
              </w:rPr>
              <w:fldChar w:fldCharType="end"/>
            </w:r>
          </w:p>
        </w:tc>
      </w:tr>
      <w:tr w:rsidR="009D1C4B" w:rsidRPr="0001000C" w14:paraId="0D85880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5B441C" w14:textId="77777777" w:rsidR="009D1C4B" w:rsidRPr="003B13B1" w:rsidRDefault="009D1C4B" w:rsidP="009D1C4B">
            <w:pPr>
              <w:jc w:val="center"/>
              <w:rPr>
                <w:sz w:val="18"/>
                <w:szCs w:val="18"/>
              </w:rPr>
            </w:pPr>
            <w:r>
              <w:rPr>
                <w:sz w:val="18"/>
                <w:szCs w:val="18"/>
              </w:rPr>
              <w:t xml:space="preserve">Merjanian </w:t>
            </w:r>
            <w:r w:rsidRPr="00A32BD2">
              <w:rPr>
                <w:i/>
                <w:sz w:val="18"/>
                <w:szCs w:val="18"/>
              </w:rPr>
              <w:t>et al.</w:t>
            </w:r>
          </w:p>
        </w:tc>
        <w:tc>
          <w:tcPr>
            <w:tcW w:w="0" w:type="auto"/>
          </w:tcPr>
          <w:p w14:paraId="3650B453" w14:textId="77777777" w:rsidR="009D1C4B" w:rsidRPr="003B13B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512298F0" w14:textId="477F9A25"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751FF4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5FBB740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ndialyzed DAD</w:t>
            </w:r>
          </w:p>
        </w:tc>
        <w:tc>
          <w:tcPr>
            <w:tcW w:w="0" w:type="auto"/>
          </w:tcPr>
          <w:p w14:paraId="355F089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9D9266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3AA2207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78C37AA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7E4505D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38FE440D" w14:textId="585D05E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1)","plainTextFormattedCitation":"(61)","previouslyFormattedCitation":"(62)"},"properties":{"noteIndex":0},"schema":"https://github.com/citation-style-language/schema/raw/master/csl-citation.json"}</w:instrText>
            </w:r>
            <w:r>
              <w:rPr>
                <w:sz w:val="18"/>
                <w:szCs w:val="18"/>
              </w:rPr>
              <w:fldChar w:fldCharType="separate"/>
            </w:r>
            <w:r w:rsidRPr="008E6533">
              <w:rPr>
                <w:noProof/>
                <w:sz w:val="18"/>
                <w:szCs w:val="18"/>
              </w:rPr>
              <w:t>(61)</w:t>
            </w:r>
            <w:r>
              <w:rPr>
                <w:sz w:val="18"/>
                <w:szCs w:val="18"/>
              </w:rPr>
              <w:fldChar w:fldCharType="end"/>
            </w:r>
          </w:p>
        </w:tc>
      </w:tr>
      <w:tr w:rsidR="009D1C4B" w:rsidRPr="0001000C" w14:paraId="62A48DA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6C1590D" w14:textId="77777777" w:rsidR="009D1C4B" w:rsidRPr="003B13B1" w:rsidRDefault="009D1C4B" w:rsidP="009D1C4B">
            <w:pPr>
              <w:jc w:val="center"/>
              <w:rPr>
                <w:sz w:val="18"/>
                <w:szCs w:val="18"/>
              </w:rPr>
            </w:pPr>
            <w:r>
              <w:rPr>
                <w:sz w:val="18"/>
                <w:szCs w:val="18"/>
              </w:rPr>
              <w:t xml:space="preserve">Merjanian </w:t>
            </w:r>
            <w:r w:rsidRPr="00A32BD2">
              <w:rPr>
                <w:i/>
                <w:sz w:val="18"/>
                <w:szCs w:val="18"/>
              </w:rPr>
              <w:t>et al.</w:t>
            </w:r>
          </w:p>
        </w:tc>
        <w:tc>
          <w:tcPr>
            <w:tcW w:w="0" w:type="auto"/>
          </w:tcPr>
          <w:p w14:paraId="52822B00" w14:textId="77777777" w:rsidR="009D1C4B" w:rsidRPr="003B13B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45C5">
              <w:rPr>
                <w:sz w:val="18"/>
                <w:szCs w:val="18"/>
              </w:rPr>
              <w:t>12787418</w:t>
            </w:r>
          </w:p>
        </w:tc>
        <w:tc>
          <w:tcPr>
            <w:tcW w:w="0" w:type="auto"/>
          </w:tcPr>
          <w:p w14:paraId="66B892B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E0552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2FDCF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3CA5C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AFB58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ne to increased severity of CAC</w:t>
            </w:r>
          </w:p>
        </w:tc>
        <w:tc>
          <w:tcPr>
            <w:tcW w:w="0" w:type="auto"/>
          </w:tcPr>
          <w:p w14:paraId="39D3E2C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10AF7A88" w14:textId="77777777" w:rsidR="009D1C4B" w:rsidRPr="00A73F1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36FC7A8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0EF4DBE5"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66EE2C9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BE323" w14:textId="77777777" w:rsidR="009D1C4B" w:rsidRDefault="009D1C4B" w:rsidP="009D1C4B">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57A5A5E2" w14:textId="77777777" w:rsidR="009D1C4B" w:rsidRPr="00F741B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08D9A5B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0B75CC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56F55C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B3B579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E9C059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28F1B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0711113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34CE3C5B" w14:textId="68639BBF"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9D1C4B" w:rsidRPr="0001000C" w14:paraId="47E7449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30E21C" w14:textId="77777777" w:rsidR="009D1C4B" w:rsidRPr="00662DE4" w:rsidRDefault="009D1C4B" w:rsidP="009D1C4B">
            <w:pPr>
              <w:jc w:val="center"/>
              <w:rPr>
                <w:sz w:val="18"/>
                <w:szCs w:val="18"/>
              </w:rPr>
            </w:pPr>
            <w:proofErr w:type="spellStart"/>
            <w:r>
              <w:rPr>
                <w:sz w:val="18"/>
                <w:szCs w:val="18"/>
              </w:rPr>
              <w:t>Mizuiri</w:t>
            </w:r>
            <w:proofErr w:type="spellEnd"/>
            <w:r>
              <w:rPr>
                <w:sz w:val="18"/>
                <w:szCs w:val="18"/>
              </w:rPr>
              <w:t xml:space="preserve"> </w:t>
            </w:r>
            <w:r w:rsidRPr="00F741BD">
              <w:rPr>
                <w:i/>
                <w:sz w:val="18"/>
                <w:szCs w:val="18"/>
              </w:rPr>
              <w:t>et al.</w:t>
            </w:r>
          </w:p>
        </w:tc>
        <w:tc>
          <w:tcPr>
            <w:tcW w:w="0" w:type="auto"/>
          </w:tcPr>
          <w:p w14:paraId="205F3CCB" w14:textId="77777777" w:rsidR="009D1C4B" w:rsidRPr="00662DE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741BD">
              <w:rPr>
                <w:sz w:val="18"/>
                <w:szCs w:val="18"/>
              </w:rPr>
              <w:t>28703899</w:t>
            </w:r>
          </w:p>
        </w:tc>
        <w:tc>
          <w:tcPr>
            <w:tcW w:w="0" w:type="auto"/>
          </w:tcPr>
          <w:p w14:paraId="00ABEB7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E745AF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0D38F4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F2D57C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498D99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48A6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7632804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0A70CE5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and IACS using </w:t>
            </w:r>
            <w:proofErr w:type="spellStart"/>
            <w:r w:rsidRPr="00F741BD">
              <w:rPr>
                <w:sz w:val="18"/>
                <w:szCs w:val="18"/>
              </w:rPr>
              <w:t>thoracicoabdominal</w:t>
            </w:r>
            <w:proofErr w:type="spellEnd"/>
            <w:r w:rsidRPr="00F741BD">
              <w:rPr>
                <w:sz w:val="18"/>
                <w:szCs w:val="18"/>
              </w:rPr>
              <w:t xml:space="preserve">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24A7795A" w14:textId="71E75113"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3)","plainTextFormattedCitation":"(63)","previouslyFormattedCitation":"(64)"},"properties":{"noteIndex":0},"schema":"https://github.com/citation-style-language/schema/raw/master/csl-citation.json"}</w:instrText>
            </w:r>
            <w:r>
              <w:rPr>
                <w:sz w:val="18"/>
                <w:szCs w:val="18"/>
              </w:rPr>
              <w:fldChar w:fldCharType="separate"/>
            </w:r>
            <w:r w:rsidRPr="008E6533">
              <w:rPr>
                <w:noProof/>
                <w:sz w:val="18"/>
                <w:szCs w:val="18"/>
              </w:rPr>
              <w:t>(63)</w:t>
            </w:r>
            <w:r>
              <w:rPr>
                <w:sz w:val="18"/>
                <w:szCs w:val="18"/>
              </w:rPr>
              <w:fldChar w:fldCharType="end"/>
            </w:r>
          </w:p>
        </w:tc>
      </w:tr>
      <w:tr w:rsidR="009D1C4B" w:rsidRPr="0001000C" w14:paraId="7F4382B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9D1C4B" w:rsidRDefault="009D1C4B" w:rsidP="009D1C4B">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5456A194"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6214">
              <w:rPr>
                <w:sz w:val="18"/>
                <w:szCs w:val="18"/>
              </w:rPr>
              <w:t>19574342</w:t>
            </w:r>
          </w:p>
        </w:tc>
        <w:tc>
          <w:tcPr>
            <w:tcW w:w="0" w:type="auto"/>
            <w:shd w:val="clear" w:color="auto" w:fill="E7E6E6" w:themeFill="background2"/>
          </w:tcPr>
          <w:p w14:paraId="1A817C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DAA8D4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Pr>
                <w:sz w:val="18"/>
                <w:szCs w:val="18"/>
              </w:rPr>
              <w:fldChar w:fldCharType="separate"/>
            </w:r>
            <w:r w:rsidRPr="008E6533">
              <w:rPr>
                <w:noProof/>
                <w:sz w:val="18"/>
                <w:szCs w:val="18"/>
              </w:rPr>
              <w:t>(65)</w:t>
            </w:r>
            <w:r>
              <w:rPr>
                <w:sz w:val="18"/>
                <w:szCs w:val="18"/>
              </w:rPr>
              <w:fldChar w:fldCharType="end"/>
            </w:r>
          </w:p>
        </w:tc>
      </w:tr>
      <w:tr w:rsidR="009D1C4B" w:rsidRPr="0001000C" w14:paraId="60333B5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FBDAC9" w14:textId="77777777" w:rsidR="009D1C4B" w:rsidRDefault="009D1C4B" w:rsidP="009D1C4B">
            <w:pPr>
              <w:jc w:val="center"/>
              <w:rPr>
                <w:sz w:val="18"/>
                <w:szCs w:val="18"/>
              </w:rPr>
            </w:pPr>
            <w:r w:rsidRPr="00497A88">
              <w:rPr>
                <w:sz w:val="18"/>
                <w:szCs w:val="18"/>
              </w:rPr>
              <w:lastRenderedPageBreak/>
              <w:t>Munguia</w:t>
            </w:r>
            <w:r>
              <w:rPr>
                <w:sz w:val="18"/>
                <w:szCs w:val="18"/>
              </w:rPr>
              <w:t xml:space="preserve"> </w:t>
            </w:r>
            <w:r w:rsidRPr="00497A88">
              <w:rPr>
                <w:i/>
                <w:sz w:val="18"/>
                <w:szCs w:val="18"/>
              </w:rPr>
              <w:t>et al.</w:t>
            </w:r>
          </w:p>
        </w:tc>
        <w:tc>
          <w:tcPr>
            <w:tcW w:w="0" w:type="auto"/>
          </w:tcPr>
          <w:p w14:paraId="68054588" w14:textId="77777777" w:rsidR="009D1C4B" w:rsidRPr="00E13845"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97A88">
              <w:rPr>
                <w:sz w:val="18"/>
                <w:szCs w:val="18"/>
              </w:rPr>
              <w:t>26518929</w:t>
            </w:r>
          </w:p>
        </w:tc>
        <w:tc>
          <w:tcPr>
            <w:tcW w:w="0" w:type="auto"/>
          </w:tcPr>
          <w:p w14:paraId="2D495D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7296E0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1367A1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1F64FA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15B3D5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44E2EB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06630E1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11FE8D0" w14:textId="2BA534F6"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6)","plainTextFormattedCitation":"(66)","previouslyFormattedCitation":"(67)"},"properties":{"noteIndex":0},"schema":"https://github.com/citation-style-language/schema/raw/master/csl-citation.json"}</w:instrText>
            </w:r>
            <w:r>
              <w:rPr>
                <w:sz w:val="18"/>
                <w:szCs w:val="18"/>
              </w:rPr>
              <w:fldChar w:fldCharType="separate"/>
            </w:r>
            <w:r w:rsidRPr="008E6533">
              <w:rPr>
                <w:noProof/>
                <w:sz w:val="18"/>
                <w:szCs w:val="18"/>
              </w:rPr>
              <w:t>(66)</w:t>
            </w:r>
            <w:r>
              <w:rPr>
                <w:sz w:val="18"/>
                <w:szCs w:val="18"/>
              </w:rPr>
              <w:fldChar w:fldCharType="end"/>
            </w:r>
          </w:p>
        </w:tc>
      </w:tr>
      <w:tr w:rsidR="009D1C4B" w:rsidRPr="0001000C" w14:paraId="6FD56AC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87942" w14:textId="77777777" w:rsidR="009D1C4B" w:rsidRDefault="009D1C4B" w:rsidP="009D1C4B">
            <w:pPr>
              <w:jc w:val="center"/>
              <w:rPr>
                <w:sz w:val="18"/>
                <w:szCs w:val="18"/>
              </w:rPr>
            </w:pPr>
            <w:proofErr w:type="spellStart"/>
            <w:r w:rsidRPr="00EB5E5F">
              <w:rPr>
                <w:sz w:val="18"/>
                <w:szCs w:val="18"/>
              </w:rPr>
              <w:t>Nigwekar</w:t>
            </w:r>
            <w:proofErr w:type="spellEnd"/>
            <w:r w:rsidRPr="00EB5E5F">
              <w:rPr>
                <w:sz w:val="18"/>
                <w:szCs w:val="18"/>
              </w:rPr>
              <w:t xml:space="preserve"> </w:t>
            </w:r>
            <w:r w:rsidRPr="0019367D">
              <w:rPr>
                <w:i/>
                <w:sz w:val="18"/>
                <w:szCs w:val="18"/>
              </w:rPr>
              <w:t>et al.</w:t>
            </w:r>
          </w:p>
        </w:tc>
        <w:tc>
          <w:tcPr>
            <w:tcW w:w="0" w:type="auto"/>
          </w:tcPr>
          <w:p w14:paraId="30D0AE19" w14:textId="77777777" w:rsidR="009D1C4B" w:rsidRPr="00DA1C5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27080977</w:t>
            </w:r>
          </w:p>
        </w:tc>
        <w:tc>
          <w:tcPr>
            <w:tcW w:w="0" w:type="auto"/>
          </w:tcPr>
          <w:p w14:paraId="50B3B5BF" w14:textId="269B068A"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195030D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6F44E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BB3621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1BC6856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common</w:t>
            </w:r>
          </w:p>
        </w:tc>
        <w:tc>
          <w:tcPr>
            <w:tcW w:w="0" w:type="auto"/>
          </w:tcPr>
          <w:p w14:paraId="29F804E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 female 73% vs. 61%</w:t>
            </w:r>
          </w:p>
        </w:tc>
        <w:tc>
          <w:tcPr>
            <w:tcW w:w="0" w:type="auto"/>
          </w:tcPr>
          <w:p w14:paraId="2AE1C96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32F8049B" w14:textId="60F98AB9"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7)","plainTextFormattedCitation":"(67)","previouslyFormattedCitation":"(68)"},"properties":{"noteIndex":0},"schema":"https://github.com/citation-style-language/schema/raw/master/csl-citation.json"}</w:instrText>
            </w:r>
            <w:r>
              <w:rPr>
                <w:sz w:val="18"/>
                <w:szCs w:val="18"/>
              </w:rPr>
              <w:fldChar w:fldCharType="separate"/>
            </w:r>
            <w:r w:rsidRPr="008E6533">
              <w:rPr>
                <w:noProof/>
                <w:sz w:val="18"/>
                <w:szCs w:val="18"/>
              </w:rPr>
              <w:t>(67)</w:t>
            </w:r>
            <w:r>
              <w:rPr>
                <w:sz w:val="18"/>
                <w:szCs w:val="18"/>
              </w:rPr>
              <w:fldChar w:fldCharType="end"/>
            </w:r>
          </w:p>
        </w:tc>
      </w:tr>
      <w:tr w:rsidR="009D1C4B" w:rsidRPr="0001000C" w14:paraId="0CCD076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9D1C4B" w:rsidRDefault="009D1C4B" w:rsidP="009D1C4B">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0885BB8"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6214">
              <w:rPr>
                <w:sz w:val="18"/>
                <w:szCs w:val="18"/>
              </w:rPr>
              <w:t>30347400</w:t>
            </w:r>
          </w:p>
        </w:tc>
        <w:tc>
          <w:tcPr>
            <w:tcW w:w="0" w:type="auto"/>
            <w:shd w:val="clear" w:color="auto" w:fill="E7E6E6" w:themeFill="background2"/>
          </w:tcPr>
          <w:p w14:paraId="4A33849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53B25FF0"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9D1C4B" w:rsidRPr="0001000C" w14:paraId="66AFBE4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2ADB3" w14:textId="77777777" w:rsidR="009D1C4B" w:rsidRPr="001E5EB1" w:rsidRDefault="009D1C4B" w:rsidP="009D1C4B">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6BEE8258" w14:textId="77777777" w:rsidR="009D1C4B" w:rsidRPr="003A4F56"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D2775">
              <w:rPr>
                <w:sz w:val="18"/>
                <w:szCs w:val="18"/>
              </w:rPr>
              <w:t>31791277</w:t>
            </w:r>
          </w:p>
        </w:tc>
        <w:tc>
          <w:tcPr>
            <w:tcW w:w="0" w:type="auto"/>
          </w:tcPr>
          <w:p w14:paraId="380B4D6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24A51D6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D656F4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76ACA7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06E6F33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0CEAE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3B9C9807" w14:textId="77777777" w:rsidR="009D1C4B" w:rsidRPr="00AB415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018124E8" w14:textId="77777777" w:rsidR="009D1C4B" w:rsidRPr="001E5EB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52717C05" w14:textId="01BCBB35"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9)","plainTextFormattedCitation":"(69)","previouslyFormattedCitation":"(71)"},"properties":{"noteIndex":0},"schema":"https://github.com/citation-style-language/schema/raw/master/csl-citation.json"}</w:instrText>
            </w:r>
            <w:r>
              <w:rPr>
                <w:sz w:val="18"/>
                <w:szCs w:val="18"/>
              </w:rPr>
              <w:fldChar w:fldCharType="separate"/>
            </w:r>
            <w:r w:rsidRPr="008E6533">
              <w:rPr>
                <w:noProof/>
                <w:sz w:val="18"/>
                <w:szCs w:val="18"/>
              </w:rPr>
              <w:t>(69)</w:t>
            </w:r>
            <w:r>
              <w:rPr>
                <w:sz w:val="18"/>
                <w:szCs w:val="18"/>
              </w:rPr>
              <w:fldChar w:fldCharType="end"/>
            </w:r>
          </w:p>
        </w:tc>
      </w:tr>
      <w:tr w:rsidR="009D1C4B" w:rsidRPr="0001000C" w14:paraId="636B95C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F24B09E" w14:textId="77777777" w:rsidR="009D1C4B" w:rsidRPr="004F0D3C" w:rsidRDefault="009D1C4B" w:rsidP="009D1C4B">
            <w:pPr>
              <w:jc w:val="cente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3D988806" w14:textId="77777777" w:rsidR="009D1C4B" w:rsidRPr="004F0D3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0D3C">
              <w:rPr>
                <w:sz w:val="18"/>
                <w:szCs w:val="18"/>
              </w:rPr>
              <w:t>31339604</w:t>
            </w:r>
          </w:p>
        </w:tc>
        <w:tc>
          <w:tcPr>
            <w:tcW w:w="0" w:type="auto"/>
          </w:tcPr>
          <w:p w14:paraId="1FA713F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B4BC2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BA2CF1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FEFF55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3A486E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9D7A2B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089D75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MSCT (Agatston score)</w:t>
            </w:r>
          </w:p>
        </w:tc>
        <w:tc>
          <w:tcPr>
            <w:tcW w:w="0" w:type="auto"/>
          </w:tcPr>
          <w:p w14:paraId="4316F96D"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Pr="00C01632">
              <w:rPr>
                <w:noProof/>
                <w:sz w:val="18"/>
                <w:szCs w:val="18"/>
              </w:rPr>
              <w:t>(70)</w:t>
            </w:r>
            <w:r>
              <w:rPr>
                <w:sz w:val="18"/>
                <w:szCs w:val="18"/>
              </w:rPr>
              <w:fldChar w:fldCharType="end"/>
            </w:r>
          </w:p>
        </w:tc>
      </w:tr>
      <w:tr w:rsidR="009D1C4B" w:rsidRPr="0001000C" w14:paraId="6FD1E0C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734EF" w14:textId="77777777" w:rsidR="009D1C4B" w:rsidRPr="00871588" w:rsidRDefault="009D1C4B" w:rsidP="009D1C4B">
            <w:pPr>
              <w:jc w:val="center"/>
              <w:rPr>
                <w:sz w:val="18"/>
                <w:szCs w:val="18"/>
              </w:rPr>
            </w:pPr>
            <w:r>
              <w:rPr>
                <w:sz w:val="18"/>
                <w:szCs w:val="18"/>
              </w:rPr>
              <w:t xml:space="preserve">Oh </w:t>
            </w:r>
            <w:r w:rsidRPr="00E811AE">
              <w:rPr>
                <w:i/>
                <w:sz w:val="18"/>
                <w:szCs w:val="18"/>
              </w:rPr>
              <w:t>et al.</w:t>
            </w:r>
          </w:p>
        </w:tc>
        <w:tc>
          <w:tcPr>
            <w:tcW w:w="0" w:type="auto"/>
          </w:tcPr>
          <w:p w14:paraId="124682D4" w14:textId="77777777" w:rsidR="009D1C4B" w:rsidRPr="00871588"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811AE">
              <w:rPr>
                <w:sz w:val="18"/>
                <w:szCs w:val="18"/>
              </w:rPr>
              <w:t>12093777</w:t>
            </w:r>
          </w:p>
        </w:tc>
        <w:tc>
          <w:tcPr>
            <w:tcW w:w="0" w:type="auto"/>
          </w:tcPr>
          <w:p w14:paraId="3615B5D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79EEB79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560754E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7250415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w:t>
            </w:r>
          </w:p>
        </w:tc>
        <w:tc>
          <w:tcPr>
            <w:tcW w:w="0" w:type="auto"/>
          </w:tcPr>
          <w:p w14:paraId="0BE754E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44B1526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61B1FDA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045C9BCE"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Pr="00C01632">
              <w:rPr>
                <w:noProof/>
                <w:sz w:val="18"/>
                <w:szCs w:val="18"/>
              </w:rPr>
              <w:t>(72)</w:t>
            </w:r>
            <w:r>
              <w:rPr>
                <w:sz w:val="18"/>
                <w:szCs w:val="18"/>
              </w:rPr>
              <w:fldChar w:fldCharType="end"/>
            </w:r>
          </w:p>
        </w:tc>
      </w:tr>
      <w:tr w:rsidR="009D1C4B" w:rsidRPr="0001000C" w14:paraId="218CDD21"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9D1C4B" w:rsidRDefault="009D1C4B" w:rsidP="009D1C4B">
            <w:pPr>
              <w:jc w:val="center"/>
              <w:rPr>
                <w:sz w:val="18"/>
                <w:szCs w:val="18"/>
                <w:lang w:eastAsia="ja-JP"/>
              </w:rPr>
            </w:pPr>
            <w:r>
              <w:rPr>
                <w:sz w:val="18"/>
                <w:szCs w:val="18"/>
              </w:rPr>
              <w:t xml:space="preserve">Okamoto </w:t>
            </w:r>
            <w:r w:rsidRPr="00DA5D6D">
              <w:rPr>
                <w:i/>
                <w:iCs/>
                <w:sz w:val="18"/>
                <w:szCs w:val="18"/>
              </w:rPr>
              <w:t>et al</w:t>
            </w:r>
          </w:p>
        </w:tc>
        <w:tc>
          <w:tcPr>
            <w:tcW w:w="0" w:type="auto"/>
            <w:shd w:val="clear" w:color="auto" w:fill="E7E6E6" w:themeFill="background2"/>
          </w:tcPr>
          <w:p w14:paraId="3BB99F87"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558928</w:t>
            </w:r>
          </w:p>
        </w:tc>
        <w:tc>
          <w:tcPr>
            <w:tcW w:w="0" w:type="auto"/>
            <w:shd w:val="clear" w:color="auto" w:fill="E7E6E6" w:themeFill="background2"/>
          </w:tcPr>
          <w:p w14:paraId="5B29D09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9D1C4B" w:rsidRPr="00DF2245"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9D1C4B" w:rsidRPr="0092232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6308C83D"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Pr>
                <w:sz w:val="18"/>
                <w:szCs w:val="18"/>
              </w:rPr>
              <w:fldChar w:fldCharType="separate"/>
            </w:r>
            <w:r w:rsidRPr="008E6533">
              <w:rPr>
                <w:noProof/>
                <w:sz w:val="18"/>
                <w:szCs w:val="18"/>
              </w:rPr>
              <w:t>(73)</w:t>
            </w:r>
            <w:r>
              <w:rPr>
                <w:sz w:val="18"/>
                <w:szCs w:val="18"/>
              </w:rPr>
              <w:fldChar w:fldCharType="end"/>
            </w:r>
          </w:p>
        </w:tc>
      </w:tr>
      <w:tr w:rsidR="009D1C4B" w:rsidRPr="0001000C" w14:paraId="38BF6D7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1A50B" w14:textId="77777777" w:rsidR="009D1C4B" w:rsidRDefault="009D1C4B" w:rsidP="009D1C4B">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51658F42" w14:textId="77777777" w:rsidR="009D1C4B" w:rsidRPr="000304E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25ED">
              <w:rPr>
                <w:sz w:val="18"/>
                <w:szCs w:val="18"/>
              </w:rPr>
              <w:t>32872092</w:t>
            </w:r>
          </w:p>
        </w:tc>
        <w:tc>
          <w:tcPr>
            <w:tcW w:w="0" w:type="auto"/>
          </w:tcPr>
          <w:p w14:paraId="4035AA5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5D5DEB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8CE1B6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FD063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06E5669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9DA89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205A6F3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486A800E" w14:textId="72D17F4B"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5)","plainTextFormattedCitation":"(75)","previouslyFormattedCitation":"(76)"},"properties":{"noteIndex":0},"schema":"https://github.com/citation-style-language/schema/raw/master/csl-citation.json"}</w:instrText>
            </w:r>
            <w:r>
              <w:rPr>
                <w:sz w:val="18"/>
                <w:szCs w:val="18"/>
              </w:rPr>
              <w:fldChar w:fldCharType="separate"/>
            </w:r>
            <w:r w:rsidRPr="008E6533">
              <w:rPr>
                <w:noProof/>
                <w:sz w:val="18"/>
                <w:szCs w:val="18"/>
              </w:rPr>
              <w:t>(75)</w:t>
            </w:r>
            <w:r>
              <w:rPr>
                <w:sz w:val="18"/>
                <w:szCs w:val="18"/>
              </w:rPr>
              <w:fldChar w:fldCharType="end"/>
            </w:r>
          </w:p>
        </w:tc>
      </w:tr>
      <w:tr w:rsidR="009D1C4B" w:rsidRPr="0001000C" w14:paraId="4D1AC67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9D1C4B" w:rsidRDefault="009D1C4B" w:rsidP="009D1C4B">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29BD8FF0"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31407</w:t>
            </w:r>
          </w:p>
        </w:tc>
        <w:tc>
          <w:tcPr>
            <w:tcW w:w="0" w:type="auto"/>
            <w:shd w:val="clear" w:color="auto" w:fill="E7E6E6" w:themeFill="background2"/>
          </w:tcPr>
          <w:p w14:paraId="6847C36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9D1C4B" w:rsidRPr="00AC2E6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5E39374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Pr>
                <w:sz w:val="18"/>
                <w:szCs w:val="18"/>
              </w:rPr>
              <w:fldChar w:fldCharType="separate"/>
            </w:r>
            <w:r w:rsidRPr="008E6533">
              <w:rPr>
                <w:noProof/>
                <w:sz w:val="18"/>
                <w:szCs w:val="18"/>
              </w:rPr>
              <w:t>(76)</w:t>
            </w:r>
            <w:r>
              <w:rPr>
                <w:sz w:val="18"/>
                <w:szCs w:val="18"/>
              </w:rPr>
              <w:fldChar w:fldCharType="end"/>
            </w:r>
          </w:p>
        </w:tc>
      </w:tr>
      <w:tr w:rsidR="009D1C4B" w:rsidRPr="0001000C" w14:paraId="0F1A977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BD04B" w14:textId="77777777" w:rsidR="009D1C4B" w:rsidRPr="00FD7EB5" w:rsidRDefault="009D1C4B" w:rsidP="009D1C4B">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6CB28EA8" w14:textId="77777777" w:rsidR="009D1C4B" w:rsidRPr="00FD7EB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5ED8">
              <w:rPr>
                <w:sz w:val="18"/>
                <w:szCs w:val="18"/>
              </w:rPr>
              <w:t>21700824</w:t>
            </w:r>
          </w:p>
        </w:tc>
        <w:tc>
          <w:tcPr>
            <w:tcW w:w="0" w:type="auto"/>
          </w:tcPr>
          <w:p w14:paraId="1917B2D4" w14:textId="6A33107D"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D3422C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14278C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564F5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2F98E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8870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6131774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1B9C72B" w14:textId="2377F55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7)","plainTextFormattedCitation":"(77)","previouslyFormattedCitation":"(78)"},"properties":{"noteIndex":0},"schema":"https://github.com/citation-style-language/schema/raw/master/csl-citation.json"}</w:instrText>
            </w:r>
            <w:r>
              <w:rPr>
                <w:sz w:val="18"/>
                <w:szCs w:val="18"/>
              </w:rPr>
              <w:fldChar w:fldCharType="separate"/>
            </w:r>
            <w:r w:rsidRPr="008E6533">
              <w:rPr>
                <w:noProof/>
                <w:sz w:val="18"/>
                <w:szCs w:val="18"/>
              </w:rPr>
              <w:t>(77)</w:t>
            </w:r>
            <w:r>
              <w:rPr>
                <w:sz w:val="18"/>
                <w:szCs w:val="18"/>
              </w:rPr>
              <w:fldChar w:fldCharType="end"/>
            </w:r>
          </w:p>
        </w:tc>
      </w:tr>
      <w:tr w:rsidR="009D1C4B" w:rsidRPr="0001000C" w14:paraId="22720275"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9D1C4B" w:rsidRPr="00185B11" w:rsidRDefault="009D1C4B" w:rsidP="009D1C4B">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shd w:val="clear" w:color="auto" w:fill="E7E6E6" w:themeFill="background2"/>
          </w:tcPr>
          <w:p w14:paraId="7C672E1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shd w:val="clear" w:color="auto" w:fill="E7E6E6" w:themeFill="background2"/>
          </w:tcPr>
          <w:p w14:paraId="1D606E8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9D1C4B" w:rsidRPr="008D47F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shd w:val="clear" w:color="auto" w:fill="E7E6E6" w:themeFill="background2"/>
          </w:tcPr>
          <w:p w14:paraId="3915776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05A21CCB"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8)","plainTextFormattedCitation":"(78)","previouslyFormattedCitation":"(79)"},"properties":{"noteIndex":0},"schema":"https://github.com/citation-style-language/schema/raw/master/csl-citation.json"}</w:instrText>
            </w:r>
            <w:r w:rsidRPr="00185B11">
              <w:rPr>
                <w:sz w:val="18"/>
                <w:szCs w:val="18"/>
              </w:rPr>
              <w:fldChar w:fldCharType="separate"/>
            </w:r>
            <w:r w:rsidRPr="008E6533">
              <w:rPr>
                <w:noProof/>
                <w:sz w:val="18"/>
                <w:szCs w:val="18"/>
              </w:rPr>
              <w:t>(78)</w:t>
            </w:r>
            <w:r w:rsidRPr="00185B11">
              <w:rPr>
                <w:sz w:val="18"/>
                <w:szCs w:val="18"/>
              </w:rPr>
              <w:fldChar w:fldCharType="end"/>
            </w:r>
          </w:p>
        </w:tc>
      </w:tr>
      <w:tr w:rsidR="009D1C4B" w:rsidRPr="0001000C" w14:paraId="5D7E7BD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F47C" w14:textId="77777777" w:rsidR="009D1C4B" w:rsidRDefault="009D1C4B" w:rsidP="009D1C4B">
            <w:pPr>
              <w:jc w:val="center"/>
              <w:rPr>
                <w:sz w:val="18"/>
                <w:szCs w:val="18"/>
              </w:rPr>
            </w:pPr>
            <w:r>
              <w:rPr>
                <w:sz w:val="18"/>
                <w:szCs w:val="18"/>
              </w:rPr>
              <w:lastRenderedPageBreak/>
              <w:t xml:space="preserve">Ribeiro </w:t>
            </w:r>
            <w:r w:rsidRPr="0075058B">
              <w:rPr>
                <w:i/>
                <w:sz w:val="18"/>
                <w:szCs w:val="18"/>
              </w:rPr>
              <w:t>et al.</w:t>
            </w:r>
          </w:p>
        </w:tc>
        <w:tc>
          <w:tcPr>
            <w:tcW w:w="0" w:type="auto"/>
          </w:tcPr>
          <w:p w14:paraId="26B3F272" w14:textId="77777777" w:rsidR="009D1C4B" w:rsidRPr="00565CD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5058B">
              <w:rPr>
                <w:sz w:val="18"/>
                <w:szCs w:val="18"/>
              </w:rPr>
              <w:t>9719161</w:t>
            </w:r>
          </w:p>
        </w:tc>
        <w:tc>
          <w:tcPr>
            <w:tcW w:w="0" w:type="auto"/>
          </w:tcPr>
          <w:p w14:paraId="6068B82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C6CDD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67784A3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C4C84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442FA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8974D8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6F864B5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0E047EBB" w14:textId="69F62BB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9)","plainTextFormattedCitation":"(79)","previouslyFormattedCitation":"(80)"},"properties":{"noteIndex":0},"schema":"https://github.com/citation-style-language/schema/raw/master/csl-citation.json"}</w:instrText>
            </w:r>
            <w:r>
              <w:rPr>
                <w:sz w:val="18"/>
                <w:szCs w:val="18"/>
              </w:rPr>
              <w:fldChar w:fldCharType="separate"/>
            </w:r>
            <w:r w:rsidRPr="008E6533">
              <w:rPr>
                <w:noProof/>
                <w:sz w:val="18"/>
                <w:szCs w:val="18"/>
              </w:rPr>
              <w:t>(79)</w:t>
            </w:r>
            <w:r>
              <w:rPr>
                <w:sz w:val="18"/>
                <w:szCs w:val="18"/>
              </w:rPr>
              <w:fldChar w:fldCharType="end"/>
            </w:r>
          </w:p>
        </w:tc>
      </w:tr>
      <w:tr w:rsidR="009D1C4B" w:rsidRPr="0001000C" w14:paraId="7CAC2C7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60B706" w14:textId="77777777" w:rsidR="009D1C4B" w:rsidRDefault="009D1C4B" w:rsidP="009D1C4B">
            <w:pPr>
              <w:jc w:val="center"/>
              <w:rPr>
                <w:sz w:val="18"/>
                <w:szCs w:val="18"/>
              </w:rPr>
            </w:pPr>
            <w:r>
              <w:rPr>
                <w:sz w:val="18"/>
                <w:szCs w:val="18"/>
              </w:rPr>
              <w:t xml:space="preserve">Ribeiro </w:t>
            </w:r>
            <w:r w:rsidRPr="0075058B">
              <w:rPr>
                <w:i/>
                <w:sz w:val="18"/>
                <w:szCs w:val="18"/>
              </w:rPr>
              <w:t>et al.</w:t>
            </w:r>
          </w:p>
        </w:tc>
        <w:tc>
          <w:tcPr>
            <w:tcW w:w="0" w:type="auto"/>
          </w:tcPr>
          <w:p w14:paraId="115A4091" w14:textId="77777777" w:rsidR="009D1C4B" w:rsidRPr="00565CD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75058B">
              <w:rPr>
                <w:sz w:val="18"/>
                <w:szCs w:val="18"/>
              </w:rPr>
              <w:t>9719161</w:t>
            </w:r>
          </w:p>
        </w:tc>
        <w:tc>
          <w:tcPr>
            <w:tcW w:w="0" w:type="auto"/>
          </w:tcPr>
          <w:p w14:paraId="4E6BB6E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5530B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3A79B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5BC21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319BB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2F758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22BD734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58FCFE14"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1CA212C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975" w14:textId="77777777" w:rsidR="009D1C4B" w:rsidRDefault="009D1C4B" w:rsidP="009D1C4B">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350A889D" w14:textId="77777777" w:rsidR="009D1C4B" w:rsidRPr="00A63A6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6753A">
              <w:rPr>
                <w:sz w:val="18"/>
                <w:szCs w:val="18"/>
              </w:rPr>
              <w:t>19554054</w:t>
            </w:r>
          </w:p>
        </w:tc>
        <w:tc>
          <w:tcPr>
            <w:tcW w:w="0" w:type="auto"/>
          </w:tcPr>
          <w:p w14:paraId="7027B34B" w14:textId="77777777" w:rsidR="009D1C4B" w:rsidRPr="00A63A6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3E16304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447846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AEAD5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263BF73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88878B" w14:textId="77777777" w:rsidR="009D1C4B" w:rsidRPr="00D969E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41C4DC0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3839CE09" w14:textId="18AB8FA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0)","plainTextFormattedCitation":"(80)","previouslyFormattedCitation":"(81)"},"properties":{"noteIndex":0},"schema":"https://github.com/citation-style-language/schema/raw/master/csl-citation.json"}</w:instrText>
            </w:r>
            <w:r>
              <w:rPr>
                <w:sz w:val="18"/>
                <w:szCs w:val="18"/>
              </w:rPr>
              <w:fldChar w:fldCharType="separate"/>
            </w:r>
            <w:r w:rsidRPr="008E6533">
              <w:rPr>
                <w:noProof/>
                <w:sz w:val="18"/>
                <w:szCs w:val="18"/>
              </w:rPr>
              <w:t>(80)</w:t>
            </w:r>
            <w:r>
              <w:rPr>
                <w:sz w:val="18"/>
                <w:szCs w:val="18"/>
              </w:rPr>
              <w:fldChar w:fldCharType="end"/>
            </w:r>
          </w:p>
        </w:tc>
      </w:tr>
      <w:tr w:rsidR="009D1C4B" w:rsidRPr="0001000C" w14:paraId="5222923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9D1C4B" w:rsidRPr="005453A0" w:rsidRDefault="009D1C4B" w:rsidP="009D1C4B">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shd w:val="clear" w:color="auto" w:fill="E7E6E6" w:themeFill="background2"/>
          </w:tcPr>
          <w:p w14:paraId="5B26BBC1"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1F9A">
              <w:rPr>
                <w:sz w:val="18"/>
                <w:szCs w:val="18"/>
              </w:rPr>
              <w:t>18800030</w:t>
            </w:r>
          </w:p>
        </w:tc>
        <w:tc>
          <w:tcPr>
            <w:tcW w:w="0" w:type="auto"/>
            <w:shd w:val="clear" w:color="auto" w:fill="E7E6E6" w:themeFill="background2"/>
          </w:tcPr>
          <w:p w14:paraId="77FDB34D"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F712294"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9D1C4B" w:rsidRPr="0001000C" w14:paraId="10E2E0F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9D1C4B" w:rsidRDefault="009D1C4B" w:rsidP="009D1C4B">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838C8FB"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2768">
              <w:rPr>
                <w:sz w:val="18"/>
                <w:szCs w:val="18"/>
              </w:rPr>
              <w:t>22483469</w:t>
            </w:r>
          </w:p>
        </w:tc>
        <w:tc>
          <w:tcPr>
            <w:tcW w:w="0" w:type="auto"/>
            <w:shd w:val="clear" w:color="auto" w:fill="E7E6E6" w:themeFill="background2"/>
          </w:tcPr>
          <w:p w14:paraId="6583310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9D1C4B" w:rsidRPr="00FA5DC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05E3D805" w14:textId="2D070582"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Pr>
                <w:sz w:val="18"/>
                <w:szCs w:val="18"/>
              </w:rPr>
              <w:fldChar w:fldCharType="separate"/>
            </w:r>
            <w:r w:rsidRPr="008E6533">
              <w:rPr>
                <w:noProof/>
                <w:sz w:val="18"/>
                <w:szCs w:val="18"/>
              </w:rPr>
              <w:t>(82)</w:t>
            </w:r>
            <w:r>
              <w:rPr>
                <w:sz w:val="18"/>
                <w:szCs w:val="18"/>
              </w:rPr>
              <w:fldChar w:fldCharType="end"/>
            </w:r>
          </w:p>
        </w:tc>
      </w:tr>
      <w:tr w:rsidR="009D1C4B" w:rsidRPr="0001000C" w14:paraId="7AA819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ADCBFC3" w14:textId="77777777" w:rsidR="009D1C4B" w:rsidRDefault="009D1C4B" w:rsidP="009D1C4B">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31B594DA"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1E1C302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3A705AE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35B363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5D3CAD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BD73F8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0BAD696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6B146FF" w14:textId="77777777" w:rsidR="009D1C4B" w:rsidRPr="0092232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29FD6F6B" w14:textId="72CE0F4A"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sidRPr="002352DD">
              <w:rPr>
                <w:sz w:val="18"/>
                <w:szCs w:val="18"/>
              </w:rPr>
              <w:fldChar w:fldCharType="separate"/>
            </w:r>
            <w:r w:rsidRPr="008E6533">
              <w:rPr>
                <w:noProof/>
                <w:sz w:val="18"/>
                <w:szCs w:val="18"/>
              </w:rPr>
              <w:t>(83)</w:t>
            </w:r>
            <w:r w:rsidRPr="002352DD">
              <w:rPr>
                <w:sz w:val="18"/>
                <w:szCs w:val="18"/>
              </w:rPr>
              <w:fldChar w:fldCharType="end"/>
            </w:r>
          </w:p>
        </w:tc>
      </w:tr>
      <w:tr w:rsidR="009D1C4B" w:rsidRPr="0001000C" w14:paraId="18ADF9A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F9C8A4" w14:textId="77777777" w:rsidR="009D1C4B" w:rsidRDefault="009D1C4B" w:rsidP="009D1C4B">
            <w:pPr>
              <w:jc w:val="cente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12930B3B" w14:textId="77777777" w:rsidR="009D1C4B" w:rsidRPr="00430DE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2E228D2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E8D1BC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66EA31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5D746DD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56A7D1C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F27FAAF" w14:textId="77777777" w:rsidR="009D1C4B" w:rsidRPr="006512A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3BC916A4" w14:textId="77777777" w:rsidR="009D1C4B" w:rsidRPr="00DD51D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2C767037" w14:textId="77777777" w:rsidR="009D1C4B" w:rsidRPr="00DD51D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56BBB1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798C5BE3" w14:textId="39C24FCC"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4)","plainTextFormattedCitation":"(84)","previouslyFormattedCitation":"(85)"},"properties":{"noteIndex":0},"schema":"https://github.com/citation-style-language/schema/raw/master/csl-citation.json"}</w:instrText>
            </w:r>
            <w:r>
              <w:rPr>
                <w:sz w:val="18"/>
                <w:szCs w:val="18"/>
              </w:rPr>
              <w:fldChar w:fldCharType="separate"/>
            </w:r>
            <w:r w:rsidRPr="008E6533">
              <w:rPr>
                <w:noProof/>
                <w:sz w:val="18"/>
                <w:szCs w:val="18"/>
              </w:rPr>
              <w:t>(84)</w:t>
            </w:r>
            <w:r>
              <w:rPr>
                <w:sz w:val="18"/>
                <w:szCs w:val="18"/>
              </w:rPr>
              <w:fldChar w:fldCharType="end"/>
            </w:r>
          </w:p>
        </w:tc>
      </w:tr>
      <w:tr w:rsidR="009D1C4B" w:rsidRPr="0001000C" w14:paraId="7ED0B41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54FE5AB" w14:textId="77777777" w:rsidR="009D1C4B" w:rsidRDefault="009D1C4B" w:rsidP="009D1C4B">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452AB513" w14:textId="77777777" w:rsidR="009D1C4B" w:rsidRPr="00B1738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16350826</w:t>
            </w:r>
          </w:p>
        </w:tc>
        <w:tc>
          <w:tcPr>
            <w:tcW w:w="0" w:type="auto"/>
          </w:tcPr>
          <w:p w14:paraId="12717F9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27383D4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3930DC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B846E5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128A2B1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9A4EF1F" w14:textId="77777777" w:rsidR="009D1C4B" w:rsidRPr="008A438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27764E35" w14:textId="77777777" w:rsidR="009D1C4B" w:rsidRPr="00AE0AD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00A307D9" w14:textId="77777777" w:rsidR="009D1C4B" w:rsidRPr="00AE0AD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0970B2FA" w14:textId="77777777" w:rsidR="009D1C4B" w:rsidRPr="00AE0AD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438EDB9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5A8A183D" w14:textId="1F859F22"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5)","plainTextFormattedCitation":"(85)","previouslyFormattedCitation":"(86)"},"properties":{"noteIndex":0},"schema":"https://github.com/citation-style-language/schema/raw/master/csl-citation.json"}</w:instrText>
            </w:r>
            <w:r>
              <w:rPr>
                <w:sz w:val="18"/>
                <w:szCs w:val="18"/>
              </w:rPr>
              <w:fldChar w:fldCharType="separate"/>
            </w:r>
            <w:r w:rsidRPr="008E6533">
              <w:rPr>
                <w:noProof/>
                <w:sz w:val="18"/>
                <w:szCs w:val="18"/>
              </w:rPr>
              <w:t>(85)</w:t>
            </w:r>
            <w:r>
              <w:rPr>
                <w:sz w:val="18"/>
                <w:szCs w:val="18"/>
              </w:rPr>
              <w:fldChar w:fldCharType="end"/>
            </w:r>
          </w:p>
        </w:tc>
      </w:tr>
      <w:tr w:rsidR="009D1C4B" w:rsidRPr="0001000C" w14:paraId="7DE22C4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9D1C4B" w:rsidRPr="00185B11" w:rsidRDefault="009D1C4B" w:rsidP="009D1C4B">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3311BB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shd w:val="clear" w:color="auto" w:fill="E7E6E6" w:themeFill="background2"/>
          </w:tcPr>
          <w:p w14:paraId="0DFFD468" w14:textId="2AB2E41C"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9D1C4B" w:rsidRPr="003C3B3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shd w:val="clear" w:color="auto" w:fill="E7E6E6" w:themeFill="background2"/>
          </w:tcPr>
          <w:p w14:paraId="23FB61C3" w14:textId="5B29E130"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6)","plainTextFormattedCitation":"(86)","previouslyFormattedCitation":"(87)"},"properties":{"noteIndex":0},"schema":"https://github.com/citation-style-language/schema/raw/master/csl-citation.json"}</w:instrText>
            </w:r>
            <w:r w:rsidRPr="00185B11">
              <w:rPr>
                <w:sz w:val="18"/>
                <w:szCs w:val="18"/>
              </w:rPr>
              <w:fldChar w:fldCharType="separate"/>
            </w:r>
            <w:r w:rsidRPr="008E6533">
              <w:rPr>
                <w:noProof/>
                <w:sz w:val="18"/>
                <w:szCs w:val="18"/>
              </w:rPr>
              <w:t>(86)</w:t>
            </w:r>
            <w:r w:rsidRPr="00185B11">
              <w:rPr>
                <w:sz w:val="18"/>
                <w:szCs w:val="18"/>
              </w:rPr>
              <w:fldChar w:fldCharType="end"/>
            </w:r>
          </w:p>
        </w:tc>
      </w:tr>
      <w:tr w:rsidR="009D1C4B" w:rsidRPr="0001000C" w14:paraId="28EFE41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8CAD4EC" w14:textId="77777777" w:rsidR="009D1C4B" w:rsidRDefault="009D1C4B" w:rsidP="009D1C4B">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4857563F" w14:textId="77777777" w:rsidR="009D1C4B" w:rsidRPr="0039771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1588">
              <w:rPr>
                <w:sz w:val="18"/>
                <w:szCs w:val="18"/>
              </w:rPr>
              <w:t>19594321</w:t>
            </w:r>
          </w:p>
        </w:tc>
        <w:tc>
          <w:tcPr>
            <w:tcW w:w="0" w:type="auto"/>
          </w:tcPr>
          <w:p w14:paraId="59949A0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E61B5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AB4C5A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40F961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4FD1AD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5CFC60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590D4FF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6EC2241A" w14:textId="5ADFCA70"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7)","plainTextFormattedCitation":"(87)","previouslyFormattedCitation":"(88)"},"properties":{"noteIndex":0},"schema":"https://github.com/citation-style-language/schema/raw/master/csl-citation.json"}</w:instrText>
            </w:r>
            <w:r>
              <w:rPr>
                <w:sz w:val="18"/>
                <w:szCs w:val="18"/>
              </w:rPr>
              <w:fldChar w:fldCharType="separate"/>
            </w:r>
            <w:r w:rsidRPr="008E6533">
              <w:rPr>
                <w:noProof/>
                <w:sz w:val="18"/>
                <w:szCs w:val="18"/>
              </w:rPr>
              <w:t>(87)</w:t>
            </w:r>
            <w:r>
              <w:rPr>
                <w:sz w:val="18"/>
                <w:szCs w:val="18"/>
              </w:rPr>
              <w:fldChar w:fldCharType="end"/>
            </w:r>
          </w:p>
        </w:tc>
      </w:tr>
      <w:tr w:rsidR="009D1C4B" w:rsidRPr="0001000C" w14:paraId="24BF082E"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9D1C4B" w:rsidRDefault="009D1C4B" w:rsidP="009D1C4B">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0" w:type="auto"/>
            <w:shd w:val="clear" w:color="auto" w:fill="E7E6E6" w:themeFill="background2"/>
          </w:tcPr>
          <w:p w14:paraId="1734DD93"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2FEA">
              <w:rPr>
                <w:sz w:val="18"/>
                <w:szCs w:val="18"/>
              </w:rPr>
              <w:t>26865177</w:t>
            </w:r>
          </w:p>
        </w:tc>
        <w:tc>
          <w:tcPr>
            <w:tcW w:w="0" w:type="auto"/>
            <w:shd w:val="clear" w:color="auto" w:fill="E7E6E6" w:themeFill="background2"/>
          </w:tcPr>
          <w:p w14:paraId="6224FB5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9D1C4B" w:rsidRPr="00FC7FE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41DE70EB"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Pr>
                <w:sz w:val="18"/>
                <w:szCs w:val="18"/>
              </w:rPr>
              <w:fldChar w:fldCharType="separate"/>
            </w:r>
            <w:r w:rsidRPr="008E6533">
              <w:rPr>
                <w:noProof/>
                <w:sz w:val="18"/>
                <w:szCs w:val="18"/>
              </w:rPr>
              <w:t>(88)</w:t>
            </w:r>
            <w:r>
              <w:rPr>
                <w:sz w:val="18"/>
                <w:szCs w:val="18"/>
              </w:rPr>
              <w:fldChar w:fldCharType="end"/>
            </w:r>
          </w:p>
        </w:tc>
      </w:tr>
      <w:tr w:rsidR="009D1C4B" w:rsidRPr="0001000C" w14:paraId="0F5782B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A99AB6" w14:textId="77777777" w:rsidR="009D1C4B" w:rsidRDefault="009D1C4B" w:rsidP="009D1C4B">
            <w:pPr>
              <w:jc w:val="center"/>
              <w:rPr>
                <w:sz w:val="18"/>
                <w:szCs w:val="18"/>
              </w:rPr>
            </w:pPr>
            <w:r>
              <w:rPr>
                <w:sz w:val="18"/>
                <w:szCs w:val="18"/>
              </w:rPr>
              <w:t xml:space="preserve">Wang </w:t>
            </w:r>
            <w:r w:rsidRPr="006F532F">
              <w:rPr>
                <w:i/>
                <w:sz w:val="18"/>
                <w:szCs w:val="18"/>
              </w:rPr>
              <w:t>et al.</w:t>
            </w:r>
          </w:p>
        </w:tc>
        <w:tc>
          <w:tcPr>
            <w:tcW w:w="0" w:type="auto"/>
          </w:tcPr>
          <w:p w14:paraId="38A11554" w14:textId="77777777" w:rsidR="009D1C4B" w:rsidRPr="004463C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2042F0">
              <w:rPr>
                <w:sz w:val="18"/>
                <w:szCs w:val="18"/>
              </w:rPr>
              <w:t>24876353</w:t>
            </w:r>
          </w:p>
        </w:tc>
        <w:tc>
          <w:tcPr>
            <w:tcW w:w="0" w:type="auto"/>
          </w:tcPr>
          <w:p w14:paraId="16BC0FD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 (Hong Kong)</w:t>
            </w:r>
          </w:p>
        </w:tc>
        <w:tc>
          <w:tcPr>
            <w:tcW w:w="0" w:type="auto"/>
          </w:tcPr>
          <w:p w14:paraId="47B9245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4B3168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573665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0</w:t>
            </w:r>
          </w:p>
        </w:tc>
        <w:tc>
          <w:tcPr>
            <w:tcW w:w="0" w:type="auto"/>
          </w:tcPr>
          <w:p w14:paraId="3729439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513A01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1CF2A70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T</w:t>
            </w:r>
          </w:p>
        </w:tc>
        <w:tc>
          <w:tcPr>
            <w:tcW w:w="0" w:type="auto"/>
          </w:tcPr>
          <w:p w14:paraId="23FF2C69" w14:textId="6BB35F3D"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rPr>
              <w:fldChar w:fldCharType="separate"/>
            </w:r>
            <w:r w:rsidRPr="008E6533">
              <w:rPr>
                <w:noProof/>
                <w:sz w:val="18"/>
                <w:szCs w:val="18"/>
              </w:rPr>
              <w:t>(89)</w:t>
            </w:r>
            <w:r>
              <w:rPr>
                <w:sz w:val="18"/>
                <w:szCs w:val="18"/>
              </w:rPr>
              <w:fldChar w:fldCharType="end"/>
            </w:r>
          </w:p>
        </w:tc>
      </w:tr>
      <w:tr w:rsidR="009D1C4B" w:rsidRPr="0001000C" w14:paraId="374D99F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3DDC9A" w14:textId="77777777" w:rsidR="009D1C4B" w:rsidRPr="00F6753A" w:rsidRDefault="009D1C4B" w:rsidP="009D1C4B">
            <w:pPr>
              <w:jc w:val="center"/>
              <w:rPr>
                <w:sz w:val="18"/>
                <w:szCs w:val="18"/>
              </w:rPr>
            </w:pPr>
            <w:r>
              <w:rPr>
                <w:sz w:val="18"/>
                <w:szCs w:val="18"/>
              </w:rPr>
              <w:t xml:space="preserve">Wang </w:t>
            </w:r>
            <w:r w:rsidRPr="00777C9D">
              <w:rPr>
                <w:i/>
                <w:sz w:val="18"/>
                <w:szCs w:val="18"/>
              </w:rPr>
              <w:t>et al.</w:t>
            </w:r>
          </w:p>
        </w:tc>
        <w:tc>
          <w:tcPr>
            <w:tcW w:w="0" w:type="auto"/>
          </w:tcPr>
          <w:p w14:paraId="7F44D609" w14:textId="77777777" w:rsidR="009D1C4B" w:rsidRPr="00F6753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77C9D">
              <w:rPr>
                <w:sz w:val="18"/>
                <w:szCs w:val="18"/>
              </w:rPr>
              <w:t>12506148</w:t>
            </w:r>
          </w:p>
        </w:tc>
        <w:tc>
          <w:tcPr>
            <w:tcW w:w="0" w:type="auto"/>
          </w:tcPr>
          <w:p w14:paraId="0ED40C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ng Kong</w:t>
            </w:r>
          </w:p>
        </w:tc>
        <w:tc>
          <w:tcPr>
            <w:tcW w:w="0" w:type="auto"/>
          </w:tcPr>
          <w:p w14:paraId="77E3422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646DDA6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55FEA7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p>
        </w:tc>
        <w:tc>
          <w:tcPr>
            <w:tcW w:w="0" w:type="auto"/>
          </w:tcPr>
          <w:p w14:paraId="2BB3DE8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E6BE8E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7CD3EC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691720AE"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Pr="00C01632">
              <w:rPr>
                <w:noProof/>
                <w:sz w:val="18"/>
                <w:szCs w:val="18"/>
              </w:rPr>
              <w:t>(90)</w:t>
            </w:r>
            <w:r>
              <w:rPr>
                <w:sz w:val="18"/>
                <w:szCs w:val="18"/>
              </w:rPr>
              <w:fldChar w:fldCharType="end"/>
            </w:r>
          </w:p>
        </w:tc>
      </w:tr>
      <w:tr w:rsidR="009D1C4B" w:rsidRPr="0001000C" w14:paraId="0C3EFFC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7176727" w14:textId="77777777" w:rsidR="009D1C4B" w:rsidRPr="0096126F" w:rsidRDefault="009D1C4B" w:rsidP="009D1C4B">
            <w:pPr>
              <w:jc w:val="center"/>
              <w:rPr>
                <w:sz w:val="18"/>
                <w:szCs w:val="18"/>
              </w:rPr>
            </w:pPr>
            <w:r>
              <w:rPr>
                <w:sz w:val="18"/>
                <w:szCs w:val="18"/>
              </w:rPr>
              <w:lastRenderedPageBreak/>
              <w:t xml:space="preserve">Wu </w:t>
            </w:r>
            <w:r w:rsidRPr="008220FF">
              <w:rPr>
                <w:i/>
                <w:sz w:val="18"/>
                <w:szCs w:val="18"/>
              </w:rPr>
              <w:t>et al</w:t>
            </w:r>
            <w:r w:rsidRPr="008220FF">
              <w:rPr>
                <w:rFonts w:hint="eastAsia"/>
                <w:i/>
                <w:sz w:val="18"/>
                <w:szCs w:val="18"/>
              </w:rPr>
              <w:t>.</w:t>
            </w:r>
          </w:p>
        </w:tc>
        <w:tc>
          <w:tcPr>
            <w:tcW w:w="0" w:type="auto"/>
          </w:tcPr>
          <w:p w14:paraId="17DD0A47" w14:textId="77777777" w:rsidR="009D1C4B" w:rsidRPr="0096126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20FF">
              <w:rPr>
                <w:sz w:val="18"/>
                <w:szCs w:val="18"/>
              </w:rPr>
              <w:t>27497908</w:t>
            </w:r>
          </w:p>
        </w:tc>
        <w:tc>
          <w:tcPr>
            <w:tcW w:w="0" w:type="auto"/>
          </w:tcPr>
          <w:p w14:paraId="15E007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E9564C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4809F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6AB2791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5BDBF13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FC2D6D4" w14:textId="77777777" w:rsidR="009D1C4B" w:rsidRPr="00DD376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0B84D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098D493B" w14:textId="1DC9F09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1)","plainTextFormattedCitation":"(91)","previouslyFormattedCitation":"(92)"},"properties":{"noteIndex":0},"schema":"https://github.com/citation-style-language/schema/raw/master/csl-citation.json"}</w:instrText>
            </w:r>
            <w:r>
              <w:rPr>
                <w:sz w:val="18"/>
                <w:szCs w:val="18"/>
              </w:rPr>
              <w:fldChar w:fldCharType="separate"/>
            </w:r>
            <w:r w:rsidRPr="008E6533">
              <w:rPr>
                <w:noProof/>
                <w:sz w:val="18"/>
                <w:szCs w:val="18"/>
              </w:rPr>
              <w:t>(91)</w:t>
            </w:r>
            <w:r>
              <w:rPr>
                <w:sz w:val="18"/>
                <w:szCs w:val="18"/>
              </w:rPr>
              <w:fldChar w:fldCharType="end"/>
            </w:r>
          </w:p>
        </w:tc>
      </w:tr>
      <w:tr w:rsidR="009D1C4B" w:rsidRPr="0001000C" w14:paraId="69B4CFF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E82B1F" w14:textId="77777777" w:rsidR="009D1C4B" w:rsidRDefault="009D1C4B" w:rsidP="009D1C4B">
            <w:pPr>
              <w:jc w:val="center"/>
              <w:rPr>
                <w:sz w:val="18"/>
                <w:szCs w:val="18"/>
              </w:rPr>
            </w:pPr>
            <w:r>
              <w:rPr>
                <w:sz w:val="18"/>
                <w:szCs w:val="18"/>
              </w:rPr>
              <w:t xml:space="preserve">Yoshikawa </w:t>
            </w:r>
            <w:r w:rsidRPr="007D4C4D">
              <w:rPr>
                <w:i/>
                <w:sz w:val="18"/>
                <w:szCs w:val="18"/>
              </w:rPr>
              <w:t>et al.</w:t>
            </w:r>
          </w:p>
        </w:tc>
        <w:tc>
          <w:tcPr>
            <w:tcW w:w="0" w:type="auto"/>
          </w:tcPr>
          <w:p w14:paraId="50CB2152" w14:textId="77777777" w:rsidR="009D1C4B" w:rsidRPr="002225F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1BCA378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7C22A9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EE89AD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C8884CB" w14:textId="77777777" w:rsidR="009D1C4B" w:rsidRPr="00AE18C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C5B280E" w14:textId="77777777" w:rsidR="009D1C4B" w:rsidRPr="00AE18C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01C5F6E" w14:textId="77777777" w:rsidR="009D1C4B" w:rsidRPr="002503EF"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7B85B73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53D33C15" w14:textId="1836A4E6"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9D1C4B" w:rsidRPr="0001000C" w14:paraId="7262727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9B0481" w14:textId="77777777" w:rsidR="009D1C4B" w:rsidRDefault="009D1C4B" w:rsidP="009D1C4B">
            <w:pPr>
              <w:jc w:val="center"/>
              <w:rPr>
                <w:sz w:val="18"/>
                <w:szCs w:val="18"/>
              </w:rPr>
            </w:pPr>
            <w:r>
              <w:rPr>
                <w:sz w:val="18"/>
                <w:szCs w:val="18"/>
              </w:rPr>
              <w:t xml:space="preserve">Zhou </w:t>
            </w:r>
            <w:r w:rsidRPr="0083684A">
              <w:rPr>
                <w:i/>
                <w:sz w:val="18"/>
                <w:szCs w:val="18"/>
              </w:rPr>
              <w:t>et al.</w:t>
            </w:r>
          </w:p>
        </w:tc>
        <w:tc>
          <w:tcPr>
            <w:tcW w:w="0" w:type="auto"/>
          </w:tcPr>
          <w:p w14:paraId="4E08B788" w14:textId="77777777" w:rsidR="009D1C4B" w:rsidRPr="00C5169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30309449</w:t>
            </w:r>
          </w:p>
        </w:tc>
        <w:tc>
          <w:tcPr>
            <w:tcW w:w="0" w:type="auto"/>
          </w:tcPr>
          <w:p w14:paraId="3F75C11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37E2D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AB0217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1201703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5C3B6DA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EE9D6C3" w14:textId="77777777" w:rsidR="009D1C4B" w:rsidRPr="00F165F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1BE0DA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C368393" w14:textId="5A8D8AE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3)","plainTextFormattedCitation":"(93)","previouslyFormattedCitation":"(94)"},"properties":{"noteIndex":0},"schema":"https://github.com/citation-style-language/schema/raw/master/csl-citation.json"}</w:instrText>
            </w:r>
            <w:r>
              <w:rPr>
                <w:sz w:val="18"/>
                <w:szCs w:val="18"/>
              </w:rPr>
              <w:fldChar w:fldCharType="separate"/>
            </w:r>
            <w:r w:rsidRPr="008E6533">
              <w:rPr>
                <w:noProof/>
                <w:sz w:val="18"/>
                <w:szCs w:val="18"/>
              </w:rPr>
              <w:t>(93)</w:t>
            </w:r>
            <w:r>
              <w:rPr>
                <w:sz w:val="18"/>
                <w:szCs w:val="18"/>
              </w:rPr>
              <w:fldChar w:fldCharType="end"/>
            </w:r>
          </w:p>
        </w:tc>
      </w:tr>
      <w:tr w:rsidR="009D1C4B" w:rsidRPr="0001000C" w14:paraId="3372055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CE5E27" w14:textId="77777777" w:rsidR="009D1C4B" w:rsidRDefault="009D1C4B" w:rsidP="009D1C4B">
            <w:pPr>
              <w:jc w:val="center"/>
              <w:rPr>
                <w:sz w:val="18"/>
                <w:szCs w:val="18"/>
              </w:rPr>
            </w:pPr>
            <w:r>
              <w:rPr>
                <w:sz w:val="18"/>
                <w:szCs w:val="18"/>
              </w:rPr>
              <w:t xml:space="preserve">Zhou </w:t>
            </w:r>
            <w:r w:rsidRPr="0083684A">
              <w:rPr>
                <w:i/>
                <w:sz w:val="18"/>
                <w:szCs w:val="18"/>
              </w:rPr>
              <w:t>et al.</w:t>
            </w:r>
          </w:p>
        </w:tc>
        <w:tc>
          <w:tcPr>
            <w:tcW w:w="0" w:type="auto"/>
          </w:tcPr>
          <w:p w14:paraId="18FEE20D" w14:textId="77777777" w:rsidR="009D1C4B" w:rsidRPr="00C5169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0532C51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BF0DC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80FEC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C31C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CE6C5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E552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8B507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E49697"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412"/>
        <w:gridCol w:w="946"/>
        <w:gridCol w:w="1097"/>
        <w:gridCol w:w="587"/>
        <w:gridCol w:w="1063"/>
        <w:gridCol w:w="772"/>
        <w:gridCol w:w="1431"/>
        <w:gridCol w:w="4172"/>
        <w:gridCol w:w="1879"/>
        <w:gridCol w:w="599"/>
      </w:tblGrid>
      <w:tr w:rsidR="008E6533" w:rsidRPr="0001000C" w14:paraId="24FD8B10"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44151CD8" w:rsidR="008E6533" w:rsidRPr="0001000C" w:rsidRDefault="008E6533" w:rsidP="00E316CE">
            <w:pPr>
              <w:jc w:val="center"/>
              <w:rPr>
                <w:sz w:val="18"/>
                <w:szCs w:val="18"/>
              </w:rPr>
            </w:pPr>
            <w:r>
              <w:rPr>
                <w:rFonts w:hint="eastAsia"/>
                <w:sz w:val="18"/>
                <w:szCs w:val="18"/>
              </w:rPr>
              <w:t>A</w:t>
            </w:r>
            <w:r>
              <w:rPr>
                <w:sz w:val="18"/>
                <w:szCs w:val="18"/>
              </w:rPr>
              <w:t>uthor</w:t>
            </w:r>
            <w:r w:rsidR="009D1C4B">
              <w:rPr>
                <w:sz w:val="18"/>
                <w:szCs w:val="18"/>
              </w:rPr>
              <w:t>s</w:t>
            </w:r>
          </w:p>
        </w:tc>
        <w:tc>
          <w:tcPr>
            <w:tcW w:w="0" w:type="auto"/>
          </w:tcPr>
          <w:p w14:paraId="5790EE1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6E0A896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39DF20BD" w:rsidR="008E6533" w:rsidRPr="0001000C" w:rsidRDefault="009D1C4B"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008E6533" w:rsidRPr="0001000C">
              <w:rPr>
                <w:sz w:val="18"/>
                <w:szCs w:val="18"/>
              </w:rPr>
              <w:t>ample</w:t>
            </w:r>
            <w:r>
              <w:rPr>
                <w:sz w:val="18"/>
                <w:szCs w:val="18"/>
              </w:rPr>
              <w:t xml:space="preserve"> size</w:t>
            </w:r>
          </w:p>
        </w:tc>
        <w:tc>
          <w:tcPr>
            <w:tcW w:w="0" w:type="auto"/>
          </w:tcPr>
          <w:p w14:paraId="3A4145D2"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75205A35" w14:textId="4B6FA82B" w:rsidR="008E6533" w:rsidRPr="0001000C" w:rsidRDefault="009D1C4B"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0" w:type="auto"/>
          </w:tcPr>
          <w:p w14:paraId="7531AA0C" w14:textId="55A9DE12"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sidR="009D1C4B">
              <w:rPr>
                <w:sz w:val="18"/>
                <w:szCs w:val="18"/>
              </w:rPr>
              <w:t xml:space="preserve"> assessment method</w:t>
            </w:r>
          </w:p>
        </w:tc>
        <w:tc>
          <w:tcPr>
            <w:tcW w:w="0" w:type="auto"/>
          </w:tcPr>
          <w:p w14:paraId="0D5585E0"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8E6533" w:rsidRPr="0001000C" w14:paraId="5E85DE8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8E6533" w:rsidRPr="005846A8" w:rsidRDefault="008E6533"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19DD6F65" w14:textId="77777777" w:rsidR="008E6533" w:rsidRPr="005846A8"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694E">
              <w:rPr>
                <w:sz w:val="18"/>
                <w:szCs w:val="18"/>
              </w:rPr>
              <w:t>26188533</w:t>
            </w:r>
          </w:p>
        </w:tc>
        <w:tc>
          <w:tcPr>
            <w:tcW w:w="0" w:type="auto"/>
          </w:tcPr>
          <w:p w14:paraId="5F073BBF" w14:textId="2EBF89F1"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38C083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E24338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DD953B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456DDB5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28376B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286D039F"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7930C1C0" w14:textId="7F3EE976"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Pr>
                <w:sz w:val="18"/>
                <w:szCs w:val="18"/>
              </w:rPr>
              <w:fldChar w:fldCharType="separate"/>
            </w:r>
            <w:r w:rsidRPr="008E6533">
              <w:rPr>
                <w:noProof/>
                <w:sz w:val="18"/>
                <w:szCs w:val="18"/>
              </w:rPr>
              <w:t>(94)</w:t>
            </w:r>
            <w:r>
              <w:rPr>
                <w:sz w:val="18"/>
                <w:szCs w:val="18"/>
              </w:rPr>
              <w:fldChar w:fldCharType="end"/>
            </w:r>
          </w:p>
        </w:tc>
      </w:tr>
      <w:tr w:rsidR="008E6533" w:rsidRPr="0001000C" w14:paraId="15838DE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8E6533" w:rsidRPr="003B13B1" w:rsidRDefault="008E6533" w:rsidP="004A5192">
            <w:pPr>
              <w:jc w:val="center"/>
              <w:rPr>
                <w:sz w:val="18"/>
                <w:szCs w:val="18"/>
              </w:rPr>
            </w:pPr>
            <w:r>
              <w:rPr>
                <w:sz w:val="18"/>
                <w:szCs w:val="18"/>
              </w:rPr>
              <w:t xml:space="preserve">Adragao </w:t>
            </w:r>
            <w:r w:rsidRPr="00E31F42">
              <w:rPr>
                <w:i/>
                <w:sz w:val="18"/>
                <w:szCs w:val="18"/>
              </w:rPr>
              <w:t>et al.</w:t>
            </w:r>
          </w:p>
        </w:tc>
        <w:tc>
          <w:tcPr>
            <w:tcW w:w="0" w:type="auto"/>
          </w:tcPr>
          <w:p w14:paraId="13537AE8" w14:textId="77777777" w:rsidR="008E6533" w:rsidRPr="003B13B1"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1F42">
              <w:rPr>
                <w:sz w:val="18"/>
                <w:szCs w:val="18"/>
              </w:rPr>
              <w:t>15034154</w:t>
            </w:r>
          </w:p>
        </w:tc>
        <w:tc>
          <w:tcPr>
            <w:tcW w:w="0" w:type="auto"/>
          </w:tcPr>
          <w:p w14:paraId="049ECE6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5B61212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840D56B"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4828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2D583C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tcPr>
          <w:p w14:paraId="2D2769CF"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5C12E5C4"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C05798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5914FEE5" w14:textId="3FBC624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Pr>
                <w:sz w:val="18"/>
                <w:szCs w:val="18"/>
              </w:rPr>
              <w:fldChar w:fldCharType="separate"/>
            </w:r>
            <w:r w:rsidRPr="008E6533">
              <w:rPr>
                <w:noProof/>
                <w:sz w:val="18"/>
                <w:szCs w:val="18"/>
              </w:rPr>
              <w:t>(95)</w:t>
            </w:r>
            <w:r>
              <w:rPr>
                <w:sz w:val="18"/>
                <w:szCs w:val="18"/>
              </w:rPr>
              <w:fldChar w:fldCharType="end"/>
            </w:r>
          </w:p>
        </w:tc>
      </w:tr>
      <w:tr w:rsidR="008E6533" w:rsidRPr="0001000C" w14:paraId="05DE5B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6BFC9" w14:textId="77777777" w:rsidR="008E6533" w:rsidRDefault="008E6533" w:rsidP="004A5192">
            <w:pPr>
              <w:jc w:val="center"/>
              <w:rPr>
                <w:sz w:val="18"/>
                <w:szCs w:val="18"/>
              </w:rPr>
            </w:pPr>
            <w:r>
              <w:rPr>
                <w:sz w:val="18"/>
                <w:szCs w:val="18"/>
              </w:rPr>
              <w:t xml:space="preserve">Adragao </w:t>
            </w:r>
            <w:r w:rsidRPr="00E31F42">
              <w:rPr>
                <w:i/>
                <w:sz w:val="18"/>
                <w:szCs w:val="18"/>
              </w:rPr>
              <w:t>et al.</w:t>
            </w:r>
          </w:p>
        </w:tc>
        <w:tc>
          <w:tcPr>
            <w:tcW w:w="0" w:type="auto"/>
          </w:tcPr>
          <w:p w14:paraId="19587410" w14:textId="77777777" w:rsidR="008E6533" w:rsidRPr="00E31F4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tcPr>
          <w:p w14:paraId="71694EF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7730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4EC5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7AEDB7"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E5CD9" w14:textId="77777777" w:rsidR="008E6533" w:rsidRPr="00452D90"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3CC2B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0747D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CD18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57F7E7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8E6533" w:rsidRPr="00771035" w:rsidRDefault="008E6533"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3483D2ED"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4B46">
              <w:rPr>
                <w:sz w:val="18"/>
                <w:szCs w:val="18"/>
              </w:rPr>
              <w:t>17524408</w:t>
            </w:r>
          </w:p>
        </w:tc>
        <w:tc>
          <w:tcPr>
            <w:tcW w:w="0" w:type="auto"/>
            <w:shd w:val="clear" w:color="auto" w:fill="E7E6E6" w:themeFill="background2"/>
          </w:tcPr>
          <w:p w14:paraId="403F986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20E9490"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7A4F3102"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47651BA0"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97)","plainTextFormattedCitation":"(97)","previouslyFormattedCitation":"(100)"},"properties":{"noteIndex":0},"schema":"https://github.com/citation-style-language/schema/raw/master/csl-citation.json"}</w:instrText>
            </w:r>
            <w:r w:rsidRPr="002352DD">
              <w:rPr>
                <w:sz w:val="18"/>
                <w:szCs w:val="18"/>
              </w:rPr>
              <w:fldChar w:fldCharType="separate"/>
            </w:r>
            <w:r w:rsidRPr="008E6533">
              <w:rPr>
                <w:noProof/>
                <w:sz w:val="18"/>
                <w:szCs w:val="18"/>
              </w:rPr>
              <w:t>(97)</w:t>
            </w:r>
            <w:r w:rsidRPr="002352DD">
              <w:rPr>
                <w:sz w:val="18"/>
                <w:szCs w:val="18"/>
              </w:rPr>
              <w:fldChar w:fldCharType="end"/>
            </w:r>
          </w:p>
        </w:tc>
      </w:tr>
      <w:tr w:rsidR="008E6533" w:rsidRPr="0001000C" w14:paraId="37D723D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3D9932B"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tcPr>
          <w:p w14:paraId="7CEFC903" w14:textId="14DD7114"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r w:rsidR="008E6533">
              <w:rPr>
                <w:sz w:val="18"/>
                <w:szCs w:val="18"/>
              </w:rPr>
              <w:t xml:space="preserve"> (CRIC)</w:t>
            </w:r>
          </w:p>
        </w:tc>
        <w:tc>
          <w:tcPr>
            <w:tcW w:w="0" w:type="auto"/>
          </w:tcPr>
          <w:p w14:paraId="15FF639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19D4AB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A</w:t>
            </w:r>
          </w:p>
        </w:tc>
        <w:tc>
          <w:tcPr>
            <w:tcW w:w="0" w:type="auto"/>
          </w:tcPr>
          <w:p w14:paraId="0A4714D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08</w:t>
            </w:r>
          </w:p>
        </w:tc>
        <w:tc>
          <w:tcPr>
            <w:tcW w:w="0" w:type="auto"/>
          </w:tcPr>
          <w:p w14:paraId="63F61EF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40FDAC9"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1F4957B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5BB7DE47" w14:textId="294E4358"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99)","plainTextFormattedCitation":"(99)","previouslyFormattedCitation":"(103)"},"properties":{"noteIndex":0},"schema":"https://github.com/citation-style-language/schema/raw/master/csl-citation.json"}</w:instrText>
            </w:r>
            <w:r>
              <w:rPr>
                <w:sz w:val="18"/>
                <w:szCs w:val="18"/>
              </w:rPr>
              <w:fldChar w:fldCharType="separate"/>
            </w:r>
            <w:r w:rsidRPr="008E6533">
              <w:rPr>
                <w:noProof/>
                <w:sz w:val="18"/>
                <w:szCs w:val="18"/>
              </w:rPr>
              <w:t>(99)</w:t>
            </w:r>
            <w:r>
              <w:rPr>
                <w:sz w:val="18"/>
                <w:szCs w:val="18"/>
              </w:rPr>
              <w:fldChar w:fldCharType="end"/>
            </w:r>
          </w:p>
        </w:tc>
      </w:tr>
      <w:tr w:rsidR="008E6533" w:rsidRPr="0001000C" w14:paraId="339EFA4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3876F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0DBF5EBF"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01A26E6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711A1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01B2B4"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316EF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7BEAA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E6D7F9"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66F83F4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A150A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B33666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4E5DC"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2232839"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tcPr>
          <w:p w14:paraId="49CB03EC"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62604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13908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9D637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FE8C54"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24CB"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7F42550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C4490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08342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DEBEF08" w14:textId="77777777" w:rsidR="008E6533" w:rsidRDefault="008E6533" w:rsidP="004A5192">
            <w:pPr>
              <w:jc w:val="center"/>
              <w:rPr>
                <w:sz w:val="18"/>
                <w:szCs w:val="18"/>
              </w:rPr>
            </w:pPr>
            <w:r>
              <w:rPr>
                <w:sz w:val="18"/>
                <w:szCs w:val="18"/>
              </w:rPr>
              <w:t xml:space="preserve">Bundy </w:t>
            </w:r>
            <w:r w:rsidRPr="00E97B26">
              <w:rPr>
                <w:i/>
                <w:sz w:val="18"/>
                <w:szCs w:val="18"/>
              </w:rPr>
              <w:t>et al</w:t>
            </w:r>
          </w:p>
        </w:tc>
        <w:tc>
          <w:tcPr>
            <w:tcW w:w="0" w:type="auto"/>
          </w:tcPr>
          <w:p w14:paraId="1F3DE48B" w14:textId="77777777" w:rsidR="008E6533" w:rsidRPr="0081690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97B26">
              <w:rPr>
                <w:sz w:val="18"/>
                <w:szCs w:val="18"/>
              </w:rPr>
              <w:t>30935773</w:t>
            </w:r>
          </w:p>
        </w:tc>
        <w:tc>
          <w:tcPr>
            <w:tcW w:w="0" w:type="auto"/>
          </w:tcPr>
          <w:p w14:paraId="24756BC9" w14:textId="29406DC2" w:rsidR="008E6533" w:rsidRDefault="00DA2AD8"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47B4B5D7"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7AB0DF4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6E73AA3F"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tcPr>
          <w:p w14:paraId="665716E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16FBBB" w14:textId="77777777" w:rsidR="008E6533" w:rsidRPr="00500B2D"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2AC3FDE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3BF0D0B3" w14:textId="5679316D"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4)"},"properties":{"noteIndex":0},"schema":"https://github.com/citation-style-language/schema/raw/master/csl-citation.json"}</w:instrText>
            </w:r>
            <w:r>
              <w:rPr>
                <w:sz w:val="18"/>
                <w:szCs w:val="18"/>
              </w:rPr>
              <w:fldChar w:fldCharType="separate"/>
            </w:r>
            <w:r w:rsidRPr="008E6533">
              <w:rPr>
                <w:noProof/>
                <w:sz w:val="18"/>
                <w:szCs w:val="18"/>
              </w:rPr>
              <w:t>(100)</w:t>
            </w:r>
            <w:r>
              <w:rPr>
                <w:sz w:val="18"/>
                <w:szCs w:val="18"/>
              </w:rPr>
              <w:fldChar w:fldCharType="end"/>
            </w:r>
          </w:p>
        </w:tc>
      </w:tr>
      <w:tr w:rsidR="008E6533" w:rsidRPr="0001000C" w14:paraId="36F39EB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8E6533" w:rsidRDefault="008E6533" w:rsidP="00681752">
            <w:pPr>
              <w:jc w:val="center"/>
              <w:rPr>
                <w:sz w:val="18"/>
                <w:szCs w:val="18"/>
              </w:rPr>
            </w:pPr>
            <w:r>
              <w:rPr>
                <w:sz w:val="18"/>
                <w:szCs w:val="18"/>
              </w:rPr>
              <w:t xml:space="preserve">Cai </w:t>
            </w:r>
            <w:r w:rsidRPr="00567F04">
              <w:rPr>
                <w:i/>
                <w:sz w:val="18"/>
                <w:szCs w:val="18"/>
              </w:rPr>
              <w:t>et al.</w:t>
            </w:r>
          </w:p>
        </w:tc>
        <w:tc>
          <w:tcPr>
            <w:tcW w:w="0" w:type="auto"/>
          </w:tcPr>
          <w:p w14:paraId="64B8BE52" w14:textId="77777777" w:rsidR="008E6533" w:rsidRPr="00342F2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F04">
              <w:rPr>
                <w:sz w:val="18"/>
                <w:szCs w:val="18"/>
              </w:rPr>
              <w:t>26159932</w:t>
            </w:r>
          </w:p>
        </w:tc>
        <w:tc>
          <w:tcPr>
            <w:tcW w:w="0" w:type="auto"/>
          </w:tcPr>
          <w:p w14:paraId="1E6A3C5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C9A76D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7CCD81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FF268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417544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ACB5B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682298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lateral plain radiograph</w:t>
            </w:r>
          </w:p>
        </w:tc>
        <w:tc>
          <w:tcPr>
            <w:tcW w:w="0" w:type="auto"/>
          </w:tcPr>
          <w:p w14:paraId="7A80B6D9" w14:textId="6C51DBF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E6533" w:rsidRPr="0001000C" w14:paraId="3769BF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1BA985"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2F431627" w14:textId="77777777" w:rsidR="008E6533" w:rsidRPr="006943FE"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5353E">
              <w:rPr>
                <w:sz w:val="18"/>
                <w:szCs w:val="18"/>
              </w:rPr>
              <w:t>30595681</w:t>
            </w:r>
          </w:p>
        </w:tc>
        <w:tc>
          <w:tcPr>
            <w:tcW w:w="0" w:type="auto"/>
          </w:tcPr>
          <w:p w14:paraId="3BB5B0E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08CD9"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1382F2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4374FE13"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7A43E6C1" w14:textId="77777777" w:rsidR="008E6533" w:rsidRDefault="008E6533"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tcPr>
          <w:p w14:paraId="19F881BC"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6D95DA7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tcPr>
          <w:p w14:paraId="28EA1664" w14:textId="4D82EB56"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rPr>
              <w:fldChar w:fldCharType="separate"/>
            </w:r>
            <w:r w:rsidRPr="008E6533">
              <w:rPr>
                <w:noProof/>
                <w:sz w:val="18"/>
                <w:szCs w:val="18"/>
              </w:rPr>
              <w:t>(102)</w:t>
            </w:r>
            <w:r>
              <w:rPr>
                <w:sz w:val="18"/>
                <w:szCs w:val="18"/>
              </w:rPr>
              <w:fldChar w:fldCharType="end"/>
            </w:r>
          </w:p>
        </w:tc>
      </w:tr>
      <w:tr w:rsidR="008E6533" w:rsidRPr="0001000C" w14:paraId="26850A5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D86B80"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FA1103F" w14:textId="77777777" w:rsidR="008E6533" w:rsidRPr="006943FE"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tcPr>
          <w:p w14:paraId="60F93FB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0F236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CF10C5"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C33F4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5FDF08" w14:textId="77777777" w:rsidR="008E6533" w:rsidRDefault="008E6533"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FC3E5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6EF0D3B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F614B4"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64253D6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8E6533" w:rsidRPr="00DB7295" w:rsidRDefault="008E6533" w:rsidP="004A5192">
            <w:pPr>
              <w:jc w:val="center"/>
              <w:rPr>
                <w:sz w:val="18"/>
                <w:szCs w:val="18"/>
                <w:lang w:eastAsia="ja-JP"/>
              </w:rPr>
            </w:pPr>
            <w:r>
              <w:rPr>
                <w:sz w:val="18"/>
                <w:szCs w:val="18"/>
                <w:lang w:eastAsia="ja-JP"/>
              </w:rPr>
              <w:lastRenderedPageBreak/>
              <w:t xml:space="preserve">Chen </w:t>
            </w:r>
            <w:r w:rsidRPr="0019367D">
              <w:rPr>
                <w:i/>
                <w:sz w:val="18"/>
                <w:szCs w:val="18"/>
              </w:rPr>
              <w:t>et al.</w:t>
            </w:r>
          </w:p>
        </w:tc>
        <w:tc>
          <w:tcPr>
            <w:tcW w:w="0" w:type="auto"/>
            <w:shd w:val="clear" w:color="auto" w:fill="E7E6E6" w:themeFill="background2"/>
          </w:tcPr>
          <w:p w14:paraId="3B303401"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shd w:val="clear" w:color="auto" w:fill="E7E6E6" w:themeFill="background2"/>
          </w:tcPr>
          <w:p w14:paraId="4347E4E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4D70C34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7A0152B6"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4A2211A1" w:rsidR="008E6533" w:rsidRPr="00DF224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8E6533" w:rsidRPr="0001000C" w14:paraId="5DFBB32A"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8E6533" w:rsidRPr="00D1649A" w:rsidRDefault="008E6533"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2CB1CB1D"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shd w:val="clear" w:color="auto" w:fill="E7E6E6" w:themeFill="background2"/>
          </w:tcPr>
          <w:p w14:paraId="3BC9D6E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ED0A8E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45ECA419"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06081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8E6533" w:rsidRPr="0001000C" w14:paraId="519CF860"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8E6533" w:rsidRPr="00BD03D2" w:rsidRDefault="008E6533"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75C7B00A" w14:textId="77777777" w:rsidR="008E6533" w:rsidRPr="00F0206F"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23973</w:t>
            </w:r>
          </w:p>
        </w:tc>
        <w:tc>
          <w:tcPr>
            <w:tcW w:w="0" w:type="auto"/>
            <w:shd w:val="clear" w:color="auto" w:fill="E7E6E6" w:themeFill="background2"/>
          </w:tcPr>
          <w:p w14:paraId="08B9753C"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C014EC1"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937222C"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7109FC8B"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8E6533" w:rsidRPr="0001000C" w14:paraId="2BDED37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16833" w14:textId="77777777" w:rsidR="008E6533" w:rsidRDefault="008E6533" w:rsidP="0068175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tcPr>
          <w:p w14:paraId="01372088" w14:textId="77777777" w:rsidR="008E6533" w:rsidRPr="00234D5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3AE7B721" w14:textId="77777777" w:rsidR="008E6533" w:rsidRPr="00234D5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66694F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12AE0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4F3865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5D746F9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6EB0851" w14:textId="77777777" w:rsidR="008E6533" w:rsidRPr="006C01C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11AAF84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67045286" w14:textId="448421C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2352DD">
              <w:rPr>
                <w:sz w:val="18"/>
                <w:szCs w:val="18"/>
              </w:rPr>
              <w:fldChar w:fldCharType="separate"/>
            </w:r>
            <w:r w:rsidRPr="008E6533">
              <w:rPr>
                <w:noProof/>
                <w:sz w:val="18"/>
                <w:szCs w:val="18"/>
              </w:rPr>
              <w:t>(21)</w:t>
            </w:r>
            <w:r w:rsidRPr="002352DD">
              <w:rPr>
                <w:sz w:val="18"/>
                <w:szCs w:val="18"/>
              </w:rPr>
              <w:fldChar w:fldCharType="end"/>
            </w:r>
          </w:p>
        </w:tc>
      </w:tr>
      <w:tr w:rsidR="008E6533" w:rsidRPr="0001000C" w14:paraId="54E9278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8E6533" w:rsidRDefault="008E6533" w:rsidP="0068175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0D2D86F1" w14:textId="77777777" w:rsidR="008E6533" w:rsidRPr="00D73E8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269E87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2AB5531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9428A7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8C654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4BB187A2" w14:textId="77777777" w:rsidR="008E6533" w:rsidRPr="005D21C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74AD2F49"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32FBF0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065062C1" w14:textId="7C4F12D3"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8E6533" w:rsidRPr="0001000C" w14:paraId="24B35A3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8E6533" w:rsidRPr="0001000C" w:rsidRDefault="008E6533"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4AD68FC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shd w:val="clear" w:color="auto" w:fill="E7E6E6" w:themeFill="background2"/>
          </w:tcPr>
          <w:p w14:paraId="2456D2A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7C5A0F1C"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4947FD9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9D82940" w14:textId="4BF2B3A6"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8E6533" w:rsidRPr="0001000C" w14:paraId="55E744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8E6533" w:rsidRPr="003A2BEF" w:rsidRDefault="008E6533" w:rsidP="00681752">
            <w:pPr>
              <w:jc w:val="center"/>
              <w:rPr>
                <w:sz w:val="18"/>
                <w:szCs w:val="18"/>
              </w:rPr>
            </w:pPr>
            <w:r>
              <w:rPr>
                <w:sz w:val="18"/>
                <w:szCs w:val="18"/>
              </w:rPr>
              <w:t xml:space="preserve">Dai </w:t>
            </w:r>
            <w:r w:rsidRPr="00DB67AD">
              <w:rPr>
                <w:i/>
                <w:sz w:val="18"/>
                <w:szCs w:val="18"/>
              </w:rPr>
              <w:t>et al</w:t>
            </w:r>
          </w:p>
        </w:tc>
        <w:tc>
          <w:tcPr>
            <w:tcW w:w="0" w:type="auto"/>
          </w:tcPr>
          <w:p w14:paraId="6C7BDFEB"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tcPr>
          <w:p w14:paraId="674A1D3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14F1D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7338CC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64F7D2E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1261CD58" w14:textId="77777777" w:rsidR="008E6533" w:rsidRPr="008A18D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D0F6702" w14:textId="77777777" w:rsidR="008E6533" w:rsidRPr="00F00F2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62EFA0D9" w14:textId="7D9A21D9" w:rsidR="008E6533" w:rsidRPr="00DB67AD" w:rsidRDefault="00B210D9"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008E6533" w:rsidRPr="00DB67AD">
              <w:rPr>
                <w:sz w:val="18"/>
                <w:szCs w:val="18"/>
              </w:rPr>
              <w:t>oronary artery</w:t>
            </w:r>
          </w:p>
          <w:p w14:paraId="1DFA9E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32B1466B" w14:textId="01025314"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Pr>
                <w:sz w:val="18"/>
                <w:szCs w:val="18"/>
              </w:rPr>
              <w:fldChar w:fldCharType="separate"/>
            </w:r>
            <w:r w:rsidRPr="008E6533">
              <w:rPr>
                <w:noProof/>
                <w:sz w:val="18"/>
                <w:szCs w:val="18"/>
              </w:rPr>
              <w:t>(103)</w:t>
            </w:r>
            <w:r>
              <w:rPr>
                <w:sz w:val="18"/>
                <w:szCs w:val="18"/>
              </w:rPr>
              <w:fldChar w:fldCharType="end"/>
            </w:r>
          </w:p>
        </w:tc>
      </w:tr>
      <w:tr w:rsidR="008E6533" w:rsidRPr="0001000C" w14:paraId="328D0B3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5717852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shd w:val="clear" w:color="auto" w:fill="E7E6E6" w:themeFill="background2"/>
          </w:tcPr>
          <w:p w14:paraId="3C5C2EE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8315D09"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574BDF82"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6EFF33D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416C0FB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7F52A41"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tcPr>
          <w:p w14:paraId="4362EC8F"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51A07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12AB67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49DFE9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4C3C097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36451A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417EBF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4C40F4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208C4CD3" w14:textId="44B0AECE"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055B751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A2FFB8" w14:textId="77777777" w:rsidR="008E6533" w:rsidRPr="006C4DC8" w:rsidRDefault="008E6533" w:rsidP="00681752">
            <w:pPr>
              <w:jc w:val="center"/>
              <w:rPr>
                <w:sz w:val="18"/>
                <w:szCs w:val="18"/>
              </w:rPr>
            </w:pPr>
            <w:r>
              <w:rPr>
                <w:sz w:val="18"/>
                <w:szCs w:val="18"/>
              </w:rPr>
              <w:t>Fain et al.</w:t>
            </w:r>
          </w:p>
        </w:tc>
        <w:tc>
          <w:tcPr>
            <w:tcW w:w="0" w:type="auto"/>
          </w:tcPr>
          <w:p w14:paraId="2D3930CD" w14:textId="77777777" w:rsidR="008E6533" w:rsidRPr="006C4DC8"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29635270</w:t>
            </w:r>
          </w:p>
        </w:tc>
        <w:tc>
          <w:tcPr>
            <w:tcW w:w="0" w:type="auto"/>
          </w:tcPr>
          <w:p w14:paraId="06120516" w14:textId="79A6A361"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C59E3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F8ABBA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84D5ED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tcPr>
          <w:p w14:paraId="3B3B42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B6F586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99EA82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0" w:type="auto"/>
          </w:tcPr>
          <w:p w14:paraId="46A6BADC" w14:textId="2446CFF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Pr>
                <w:rFonts w:ascii="Cambria Math" w:hAnsi="Cambria Math" w:cs="Cambria Math"/>
                <w:sz w:val="18"/>
                <w:szCs w:val="18"/>
              </w:rPr>
              <w:instrText>‑</w:instrText>
            </w:r>
            <w:r>
              <w:rPr>
                <w:sz w:val="18"/>
                <w:szCs w:val="18"/>
              </w:rPr>
              <w:instrText>reactive protein (CRP), and selected bone metabolism parameters including phosphorus, calcium, intact parathormone (iPTH), alkaline phosphatase, osteopontin, osteoprotegerin, osteocalcin, fetuin A, and fibroblast growth factor</w:instrText>
            </w:r>
            <w:r>
              <w:rPr>
                <w:rFonts w:ascii="Cambria Math" w:hAnsi="Cambria Math" w:cs="Cambria Math"/>
                <w:sz w:val="18"/>
                <w:szCs w:val="18"/>
              </w:rPr>
              <w:instrText>‑</w:instrText>
            </w:r>
            <w:r>
              <w:rPr>
                <w:sz w:val="18"/>
                <w:szCs w:val="18"/>
              </w:rPr>
              <w:instrText>23 (FGF</w:instrText>
            </w:r>
            <w:r>
              <w:rPr>
                <w:rFonts w:ascii="Cambria Math" w:hAnsi="Cambria Math" w:cs="Cambria Math"/>
                <w:sz w:val="18"/>
                <w:szCs w:val="18"/>
              </w:rPr>
              <w:instrText>‑</w:instrText>
            </w:r>
            <w:r>
              <w:rPr>
                <w:sz w:val="18"/>
                <w:szCs w:val="18"/>
              </w:rPr>
              <w:instrText xml:space="preserve">23) in patients treated with peritoneal dialysis. PATIENTS AND METHODS: The study included 67 patients with chronic kidney disease (36 men and 31 women) aged 53 </w:instrText>
            </w:r>
            <w:r>
              <w:rPr>
                <w:rFonts w:ascii="Calibri" w:hAnsi="Calibri" w:cs="Calibri"/>
                <w:sz w:val="18"/>
                <w:szCs w:val="18"/>
              </w:rPr>
              <w:instrText>±</w:instrText>
            </w:r>
            <w:r>
              <w:rPr>
                <w:sz w:val="18"/>
                <w:szCs w:val="18"/>
              </w:rPr>
              <w:instrText>13 years (range, 19-75 years) treated with peritoneal dialysis for 30 ±24 months. The CCA</w:instrText>
            </w:r>
            <w:r>
              <w:rPr>
                <w:rFonts w:ascii="Cambria Math" w:hAnsi="Cambria Math" w:cs="Cambria Math"/>
                <w:sz w:val="18"/>
                <w:szCs w:val="18"/>
              </w:rPr>
              <w:instrText>‑</w:instrText>
            </w:r>
            <w:r>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Pr>
                <w:rFonts w:ascii="Cambria Math" w:hAnsi="Cambria Math" w:cs="Cambria Math"/>
                <w:sz w:val="18"/>
                <w:szCs w:val="18"/>
              </w:rPr>
              <w:instrText>‑</w:instrText>
            </w:r>
            <w:r>
              <w:rPr>
                <w:sz w:val="18"/>
                <w:szCs w:val="18"/>
              </w:rPr>
              <w:instrText>23 using commercial enzyme</w:instrText>
            </w:r>
            <w:r>
              <w:rPr>
                <w:rFonts w:ascii="Cambria Math" w:hAnsi="Cambria Math" w:cs="Cambria Math"/>
                <w:sz w:val="18"/>
                <w:szCs w:val="18"/>
              </w:rPr>
              <w:instrText>‑</w:instrText>
            </w:r>
            <w:r>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Pr>
                <w:rFonts w:ascii="Cambria Math" w:hAnsi="Cambria Math" w:cs="Cambria Math"/>
                <w:sz w:val="18"/>
                <w:szCs w:val="18"/>
              </w:rPr>
              <w:instrText>‑</w:instrText>
            </w:r>
            <w:r>
              <w:rPr>
                <w:sz w:val="18"/>
                <w:szCs w:val="18"/>
              </w:rPr>
              <w:instrText>transformed osteoprotegerin values (r = 0.38, P = 0.02) remained independently associated with the CCA-IMT. The highest CCA</w:instrText>
            </w:r>
            <w:r>
              <w:rPr>
                <w:rFonts w:ascii="Cambria Math" w:hAnsi="Cambria Math" w:cs="Cambria Math"/>
                <w:sz w:val="18"/>
                <w:szCs w:val="18"/>
              </w:rPr>
              <w:instrText>‑</w:instrText>
            </w:r>
            <w:r>
              <w:rPr>
                <w:sz w:val="18"/>
                <w:szCs w:val="18"/>
              </w:rPr>
              <w:instrText xml:space="preserve">IMT values (0.85 </w:instrText>
            </w:r>
            <w:r>
              <w:rPr>
                <w:rFonts w:ascii="Calibri" w:hAnsi="Calibri" w:cs="Calibri"/>
                <w:sz w:val="18"/>
                <w:szCs w:val="18"/>
              </w:rPr>
              <w:instrText>±</w:instrText>
            </w:r>
            <w:r>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Pr>
                <w:rFonts w:ascii="Cambria Math" w:hAnsi="Cambria Math" w:cs="Cambria Math"/>
                <w:sz w:val="18"/>
                <w:szCs w:val="18"/>
              </w:rPr>
              <w:instrText>‑</w:instrText>
            </w:r>
            <w:r>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05)","plainTextFormattedCitation":"(105)","previouslyFormattedCitation":"(111)"},"properties":{"noteIndex":0},"schema":"https://github.com/citation-style-language/schema/raw/master/csl-citation.json"}</w:instrText>
            </w:r>
            <w:r>
              <w:rPr>
                <w:sz w:val="18"/>
                <w:szCs w:val="18"/>
              </w:rPr>
              <w:fldChar w:fldCharType="separate"/>
            </w:r>
            <w:r w:rsidRPr="008E6533">
              <w:rPr>
                <w:noProof/>
                <w:sz w:val="18"/>
                <w:szCs w:val="18"/>
              </w:rPr>
              <w:t>(105)</w:t>
            </w:r>
            <w:r>
              <w:rPr>
                <w:sz w:val="18"/>
                <w:szCs w:val="18"/>
              </w:rPr>
              <w:fldChar w:fldCharType="end"/>
            </w:r>
          </w:p>
        </w:tc>
      </w:tr>
      <w:tr w:rsidR="008E6533" w:rsidRPr="0001000C" w14:paraId="7325C36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8E6533" w:rsidRPr="00CF2DA9" w:rsidRDefault="008E6533" w:rsidP="00681752">
            <w:pPr>
              <w:jc w:val="center"/>
              <w:rPr>
                <w:sz w:val="18"/>
                <w:szCs w:val="18"/>
              </w:rPr>
            </w:pPr>
            <w:r>
              <w:rPr>
                <w:sz w:val="18"/>
                <w:szCs w:val="18"/>
              </w:rPr>
              <w:t xml:space="preserve">Fayed </w:t>
            </w:r>
            <w:r w:rsidRPr="00F0206F">
              <w:rPr>
                <w:i/>
                <w:sz w:val="18"/>
                <w:szCs w:val="18"/>
              </w:rPr>
              <w:t>et al.</w:t>
            </w:r>
          </w:p>
        </w:tc>
        <w:tc>
          <w:tcPr>
            <w:tcW w:w="0" w:type="auto"/>
          </w:tcPr>
          <w:p w14:paraId="20151A9D"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0206F">
              <w:rPr>
                <w:sz w:val="18"/>
                <w:szCs w:val="18"/>
              </w:rPr>
              <w:t>31464238</w:t>
            </w:r>
          </w:p>
        </w:tc>
        <w:tc>
          <w:tcPr>
            <w:tcW w:w="0" w:type="auto"/>
          </w:tcPr>
          <w:p w14:paraId="64AABC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051013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CC3B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A0CFD8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1F67E3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93CC42" w14:textId="77777777" w:rsidR="008E6533" w:rsidRPr="00F0206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140FF2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tcPr>
          <w:p w14:paraId="42C74EC5" w14:textId="7C0DB70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12)"},"properties":{"noteIndex":0},"schema":"https://github.com/citation-style-language/schema/raw/master/csl-citation.json"}</w:instrText>
            </w:r>
            <w:r>
              <w:rPr>
                <w:sz w:val="18"/>
                <w:szCs w:val="18"/>
              </w:rPr>
              <w:fldChar w:fldCharType="separate"/>
            </w:r>
            <w:r w:rsidRPr="008E6533">
              <w:rPr>
                <w:noProof/>
                <w:sz w:val="18"/>
                <w:szCs w:val="18"/>
              </w:rPr>
              <w:t>(106)</w:t>
            </w:r>
            <w:r>
              <w:rPr>
                <w:sz w:val="18"/>
                <w:szCs w:val="18"/>
              </w:rPr>
              <w:fldChar w:fldCharType="end"/>
            </w:r>
          </w:p>
        </w:tc>
      </w:tr>
      <w:tr w:rsidR="008E6533" w:rsidRPr="0001000C" w14:paraId="2113363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8E6533" w:rsidRPr="003C16C4" w:rsidRDefault="008E6533" w:rsidP="0068175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03651D2A" w14:textId="77777777" w:rsidR="008E6533" w:rsidRPr="00541DF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A4082">
              <w:rPr>
                <w:sz w:val="18"/>
                <w:szCs w:val="18"/>
              </w:rPr>
              <w:t>21617086</w:t>
            </w:r>
          </w:p>
        </w:tc>
        <w:tc>
          <w:tcPr>
            <w:tcW w:w="0" w:type="auto"/>
          </w:tcPr>
          <w:p w14:paraId="591C7C6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4DDFC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32C75F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1BB773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w:t>
            </w:r>
          </w:p>
        </w:tc>
        <w:tc>
          <w:tcPr>
            <w:tcW w:w="0" w:type="auto"/>
          </w:tcPr>
          <w:p w14:paraId="67DCBA7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EA372E" w14:textId="77777777" w:rsidR="008E6533" w:rsidRPr="00F308B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4953B2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Pr>
                <w:sz w:val="18"/>
                <w:szCs w:val="18"/>
              </w:rPr>
              <w:lastRenderedPageBreak/>
              <w:t>computed tomography</w:t>
            </w:r>
          </w:p>
        </w:tc>
        <w:tc>
          <w:tcPr>
            <w:tcW w:w="0" w:type="auto"/>
          </w:tcPr>
          <w:p w14:paraId="2AEB5471" w14:textId="148FF97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13)"},"properties":{"noteIndex":0},"schema":"https://github.com/citation-style-language/schema/raw/master/csl-citation.json"}</w:instrText>
            </w:r>
            <w:r>
              <w:rPr>
                <w:sz w:val="18"/>
                <w:szCs w:val="18"/>
              </w:rPr>
              <w:fldChar w:fldCharType="separate"/>
            </w:r>
            <w:r w:rsidRPr="008E6533">
              <w:rPr>
                <w:noProof/>
                <w:sz w:val="18"/>
                <w:szCs w:val="18"/>
              </w:rPr>
              <w:t>(107)</w:t>
            </w:r>
            <w:r>
              <w:rPr>
                <w:sz w:val="18"/>
                <w:szCs w:val="18"/>
              </w:rPr>
              <w:fldChar w:fldCharType="end"/>
            </w:r>
          </w:p>
        </w:tc>
      </w:tr>
      <w:tr w:rsidR="008E6533" w:rsidRPr="0001000C" w14:paraId="6535833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5A84EB04"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3838EE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7B2CA7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2D373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ABFC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30F6BB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47452A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7D93765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1D3068E9" w14:textId="4DF50DA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Pr>
                <w:sz w:val="18"/>
                <w:szCs w:val="18"/>
              </w:rPr>
              <w:fldChar w:fldCharType="separate"/>
            </w:r>
            <w:r w:rsidRPr="008E6533">
              <w:rPr>
                <w:noProof/>
                <w:sz w:val="18"/>
                <w:szCs w:val="18"/>
              </w:rPr>
              <w:t>(108)</w:t>
            </w:r>
            <w:r>
              <w:rPr>
                <w:sz w:val="18"/>
                <w:szCs w:val="18"/>
              </w:rPr>
              <w:fldChar w:fldCharType="end"/>
            </w:r>
          </w:p>
        </w:tc>
      </w:tr>
      <w:tr w:rsidR="008E6533" w:rsidRPr="0001000C" w14:paraId="44C0879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6D2C1"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28001BCB"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20110249</w:t>
            </w:r>
          </w:p>
        </w:tc>
        <w:tc>
          <w:tcPr>
            <w:tcW w:w="0" w:type="auto"/>
          </w:tcPr>
          <w:p w14:paraId="273700E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29922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D9AB6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916D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173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5D6F7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088A825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44B760CE"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4A099BD2" w14:textId="77777777" w:rsidR="008E6533" w:rsidRPr="0094753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DABB1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B58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5FFDE3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8E6533" w:rsidRDefault="008E6533" w:rsidP="00681752">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76039CFE" w14:textId="77777777" w:rsidR="008E6533" w:rsidRPr="008C768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434F">
              <w:rPr>
                <w:sz w:val="18"/>
                <w:szCs w:val="18"/>
              </w:rPr>
              <w:t>26493621</w:t>
            </w:r>
          </w:p>
        </w:tc>
        <w:tc>
          <w:tcPr>
            <w:tcW w:w="0" w:type="auto"/>
          </w:tcPr>
          <w:p w14:paraId="03AAC1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48D69D0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C526EE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17492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tcPr>
          <w:p w14:paraId="601478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5C0CA5" w14:textId="77777777" w:rsidR="008E6533" w:rsidRPr="00B92EE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425DC7C5" w14:textId="77777777" w:rsidR="008E6533" w:rsidRPr="00DF31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22C5A264" w14:textId="59B605A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09)","plainTextFormattedCitation":"(109)","previouslyFormattedCitation":"(117)"},"properties":{"noteIndex":0},"schema":"https://github.com/citation-style-language/schema/raw/master/csl-citation.json"}</w:instrText>
            </w:r>
            <w:r>
              <w:rPr>
                <w:sz w:val="18"/>
                <w:szCs w:val="18"/>
              </w:rPr>
              <w:fldChar w:fldCharType="separate"/>
            </w:r>
            <w:r w:rsidRPr="008E6533">
              <w:rPr>
                <w:noProof/>
                <w:sz w:val="18"/>
                <w:szCs w:val="18"/>
              </w:rPr>
              <w:t>(109)</w:t>
            </w:r>
            <w:r>
              <w:rPr>
                <w:sz w:val="18"/>
                <w:szCs w:val="18"/>
              </w:rPr>
              <w:fldChar w:fldCharType="end"/>
            </w:r>
            <w:r>
              <w:rPr>
                <w:sz w:val="18"/>
                <w:szCs w:val="18"/>
              </w:rPr>
              <w:t>.</w:t>
            </w:r>
          </w:p>
        </w:tc>
        <w:tc>
          <w:tcPr>
            <w:tcW w:w="0" w:type="auto"/>
          </w:tcPr>
          <w:p w14:paraId="12F3974B" w14:textId="3291DBA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0)","plainTextFormattedCitation":"(110)","previouslyFormattedCitation":"(118)"},"properties":{"noteIndex":0},"schema":"https://github.com/citation-style-language/schema/raw/master/csl-citation.json"}</w:instrText>
            </w:r>
            <w:r>
              <w:rPr>
                <w:sz w:val="18"/>
                <w:szCs w:val="18"/>
              </w:rPr>
              <w:fldChar w:fldCharType="separate"/>
            </w:r>
            <w:r w:rsidRPr="008E6533">
              <w:rPr>
                <w:noProof/>
                <w:sz w:val="18"/>
                <w:szCs w:val="18"/>
              </w:rPr>
              <w:t>(110)</w:t>
            </w:r>
            <w:r>
              <w:rPr>
                <w:sz w:val="18"/>
                <w:szCs w:val="18"/>
              </w:rPr>
              <w:fldChar w:fldCharType="end"/>
            </w:r>
          </w:p>
        </w:tc>
      </w:tr>
      <w:tr w:rsidR="008E6533" w:rsidRPr="0001000C" w14:paraId="14D7D6B9"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B37FE" w14:textId="77777777" w:rsidR="008E6533" w:rsidRPr="0001000C" w:rsidRDefault="008E6533" w:rsidP="0068175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shd w:val="clear" w:color="auto" w:fill="E7E6E6" w:themeFill="background2"/>
          </w:tcPr>
          <w:p w14:paraId="085FF80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shd w:val="clear" w:color="auto" w:fill="E7E6E6" w:themeFill="background2"/>
          </w:tcPr>
          <w:p w14:paraId="64B9BA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443BF5F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4B57BA2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F8D578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6C6510A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7C3C61FB" w14:textId="77777777" w:rsidR="008E6533" w:rsidRPr="00883DCA"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3387C482" w14:textId="77777777" w:rsidR="008E6533" w:rsidRPr="00883DCA"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7A8A7F7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E49336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4945C65E" w14:textId="669063F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2)","plainTextFormattedCitation":"(112)","previouslyFormattedCitation":"(119)"},"properties":{"noteIndex":0},"schema":"https://github.com/citation-style-language/schema/raw/master/csl-citation.json"}</w:instrText>
            </w:r>
            <w:r w:rsidRPr="002352DD">
              <w:rPr>
                <w:sz w:val="18"/>
                <w:szCs w:val="18"/>
              </w:rPr>
              <w:fldChar w:fldCharType="separate"/>
            </w:r>
            <w:r w:rsidRPr="008E6533">
              <w:rPr>
                <w:noProof/>
                <w:sz w:val="18"/>
                <w:szCs w:val="18"/>
                <w:lang w:eastAsia="ja-JP"/>
              </w:rPr>
              <w:t>(112)</w:t>
            </w:r>
            <w:r w:rsidRPr="002352DD">
              <w:rPr>
                <w:sz w:val="18"/>
                <w:szCs w:val="18"/>
              </w:rPr>
              <w:fldChar w:fldCharType="end"/>
            </w:r>
          </w:p>
        </w:tc>
      </w:tr>
      <w:tr w:rsidR="008E6533" w:rsidRPr="0001000C" w14:paraId="40CD935C" w14:textId="77777777" w:rsidTr="00656074">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8E6533" w:rsidRPr="00363928" w:rsidRDefault="008E6533"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5A4A821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0" w:type="auto"/>
            <w:shd w:val="clear" w:color="auto" w:fill="E7E6E6" w:themeFill="background2"/>
          </w:tcPr>
          <w:p w14:paraId="776ED5D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6BBD07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5E38760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7DEBA44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Pr="008E6533">
              <w:rPr>
                <w:noProof/>
                <w:sz w:val="18"/>
                <w:szCs w:val="18"/>
                <w:lang w:eastAsia="ja-JP"/>
              </w:rPr>
              <w:t>(113)</w:t>
            </w:r>
            <w:r w:rsidRPr="002352DD">
              <w:rPr>
                <w:sz w:val="18"/>
                <w:szCs w:val="18"/>
              </w:rPr>
              <w:fldChar w:fldCharType="end"/>
            </w:r>
          </w:p>
        </w:tc>
      </w:tr>
      <w:tr w:rsidR="008E6533" w:rsidRPr="0001000C" w14:paraId="130065BC" w14:textId="77777777" w:rsidTr="0065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9AF6EE" w14:textId="77777777" w:rsidR="008E6533" w:rsidRPr="0001000C" w:rsidRDefault="008E6533" w:rsidP="0068175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38FFDF6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63928">
              <w:rPr>
                <w:sz w:val="18"/>
                <w:szCs w:val="18"/>
              </w:rPr>
              <w:t>32033584</w:t>
            </w:r>
          </w:p>
        </w:tc>
        <w:tc>
          <w:tcPr>
            <w:tcW w:w="0" w:type="auto"/>
            <w:shd w:val="clear" w:color="auto" w:fill="E7E6E6" w:themeFill="background2"/>
          </w:tcPr>
          <w:p w14:paraId="4B295AB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0C88F29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CCF973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42E83B2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6232D0F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52866BB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9E028B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7870CBB"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8E6533" w:rsidRPr="0001000C" w14:paraId="465F2B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D0C644" w14:textId="77777777" w:rsidR="008E6533" w:rsidRPr="00EC0222" w:rsidRDefault="008E6533" w:rsidP="00681752">
            <w:pPr>
              <w:jc w:val="center"/>
              <w:rPr>
                <w:sz w:val="18"/>
                <w:szCs w:val="18"/>
              </w:rPr>
            </w:pPr>
            <w:r>
              <w:rPr>
                <w:sz w:val="18"/>
                <w:szCs w:val="18"/>
              </w:rPr>
              <w:t xml:space="preserve">Gross </w:t>
            </w:r>
            <w:r w:rsidRPr="00D73E87">
              <w:rPr>
                <w:i/>
                <w:sz w:val="18"/>
                <w:szCs w:val="18"/>
              </w:rPr>
              <w:t>et al.</w:t>
            </w:r>
          </w:p>
        </w:tc>
        <w:tc>
          <w:tcPr>
            <w:tcW w:w="0" w:type="auto"/>
          </w:tcPr>
          <w:p w14:paraId="4952E24A" w14:textId="77777777" w:rsidR="008E6533" w:rsidRPr="00EC022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3E87">
              <w:rPr>
                <w:sz w:val="18"/>
                <w:szCs w:val="18"/>
              </w:rPr>
              <w:t>17699396</w:t>
            </w:r>
          </w:p>
        </w:tc>
        <w:tc>
          <w:tcPr>
            <w:tcW w:w="0" w:type="auto"/>
          </w:tcPr>
          <w:p w14:paraId="0BC0049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w:t>
            </w:r>
          </w:p>
        </w:tc>
        <w:tc>
          <w:tcPr>
            <w:tcW w:w="0" w:type="auto"/>
          </w:tcPr>
          <w:p w14:paraId="607C777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200A2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5D</w:t>
            </w:r>
          </w:p>
        </w:tc>
        <w:tc>
          <w:tcPr>
            <w:tcW w:w="0" w:type="auto"/>
          </w:tcPr>
          <w:p w14:paraId="0D5748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6888827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458F80B"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tima β = 0.019, 95% CI 0.299 to 0.265, p = 0.904</w:t>
            </w:r>
          </w:p>
          <w:p w14:paraId="543086F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media β = 0.127, 95% CI 0.275 to 0.108, p = 0.385</w:t>
            </w:r>
          </w:p>
          <w:p w14:paraId="64B6FB8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intima β = 0.417, 95% CI 0.441 to -0.085, p = 0.005</w:t>
            </w:r>
          </w:p>
          <w:p w14:paraId="5ADBB07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media β = 0.0, 95% CI 0.175 to 0.175, p = 1</w:t>
            </w:r>
          </w:p>
          <w:p w14:paraId="390EE52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intima β = 0.122, 95% CI 0.691 to 0.291, p = 0.416</w:t>
            </w:r>
          </w:p>
          <w:p w14:paraId="0B7A146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media β = 0.171, 95% CI 0.770 to 0.203, p = 0.246</w:t>
            </w:r>
          </w:p>
          <w:p w14:paraId="656CE02C"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HIF-1 intima β = 0.091, 95% CI 0.411 to 0.218, p = 0.541</w:t>
            </w:r>
          </w:p>
          <w:p w14:paraId="1CE0D965"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media β = 0.035, 95% CI 0.23 to 0.291, p = 0.814</w:t>
            </w:r>
          </w:p>
          <w:p w14:paraId="7900B042"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intima β = 0.004, 95% CI 0.605 to 0.622, p = 0.978</w:t>
            </w:r>
          </w:p>
          <w:p w14:paraId="2A76D980"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media β = 0.09, 95% CI 0.31 to 0.558, p = 0.567</w:t>
            </w:r>
          </w:p>
          <w:p w14:paraId="2C82D15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intima β = 0.195, 95% CI 0.36 to 0.081, p = 0.208</w:t>
            </w:r>
          </w:p>
          <w:p w14:paraId="31A638F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media β = 0.044, 95% CI 0.221 to 0.167, p = 0.78</w:t>
            </w:r>
          </w:p>
          <w:p w14:paraId="50E462AD"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intima β = 0.007, 95% CI 0.215 to 0.225, p = 0.963</w:t>
            </w:r>
          </w:p>
          <w:p w14:paraId="64AA65DB"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media β = 0.011, 95% CI 0.25 to 0.233, p = 0.943</w:t>
            </w:r>
          </w:p>
          <w:p w14:paraId="781268A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intima β = 0.033, 95% CI 0.254 to 0.204, p = 0.829</w:t>
            </w:r>
          </w:p>
          <w:p w14:paraId="7546F18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media β = 0.012, 95% CI 0.265 to 0.286, p = 0.937</w:t>
            </w:r>
          </w:p>
          <w:p w14:paraId="3DAC3D2E"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13B3DAA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75D8742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0BEC4E6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0388068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Glycophorin A intima β = 0.083, 95% CI 1.852 to 1.054, p = 0.582</w:t>
            </w:r>
          </w:p>
          <w:p w14:paraId="1470403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intima β = 0.148, 95% CI 0.909 to 2.518, p = 0.349</w:t>
            </w:r>
          </w:p>
          <w:p w14:paraId="315C5486"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media β = 0.046, 95% CI 7.923 to 5.835, p = 0.761</w:t>
            </w:r>
          </w:p>
          <w:p w14:paraId="3E236AA7"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calcium β = 0.033, 95% CI 5.526 to 6.727, p = 0.844</w:t>
            </w:r>
          </w:p>
          <w:p w14:paraId="6FBF5791"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phosphorus β = 0.057, 95% CI 2.774 to 3.918, p = 0.731</w:t>
            </w:r>
          </w:p>
          <w:p w14:paraId="1A8F39C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calcium β = 0.215, 95% CI 9.173 to 1.793, p = 0.181</w:t>
            </w:r>
          </w:p>
          <w:p w14:paraId="03A87AE9"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phosphorus β = 0.118, 95% CI 2.185 to 1.046, p = 0.479</w:t>
            </w:r>
          </w:p>
          <w:p w14:paraId="717FFA8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CRP in situ hybridization intima β = 0.184, 95% CI 0.246 to 1.049, p = 0.216</w:t>
            </w:r>
          </w:p>
          <w:p w14:paraId="55BB34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EB77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29449043" w14:textId="72CAC24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5)","plainTextFormattedCitation":"(115)","previouslyFormattedCitation":"(122)"},"properties":{"noteIndex":0},"schema":"https://github.com/citation-style-language/schema/raw/master/csl-citation.json"}</w:instrText>
            </w:r>
            <w:r>
              <w:rPr>
                <w:sz w:val="18"/>
                <w:szCs w:val="18"/>
              </w:rPr>
              <w:fldChar w:fldCharType="separate"/>
            </w:r>
            <w:r w:rsidRPr="008E6533">
              <w:rPr>
                <w:noProof/>
                <w:sz w:val="18"/>
                <w:szCs w:val="18"/>
              </w:rPr>
              <w:t>(115)</w:t>
            </w:r>
            <w:r>
              <w:rPr>
                <w:sz w:val="18"/>
                <w:szCs w:val="18"/>
              </w:rPr>
              <w:fldChar w:fldCharType="end"/>
            </w:r>
          </w:p>
        </w:tc>
      </w:tr>
      <w:tr w:rsidR="008E6533" w:rsidRPr="0001000C" w14:paraId="5CF9C9E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8E6533" w:rsidRPr="003B13B1" w:rsidRDefault="008E6533" w:rsidP="00681752">
            <w:pPr>
              <w:jc w:val="center"/>
              <w:rPr>
                <w:sz w:val="18"/>
                <w:szCs w:val="18"/>
              </w:rPr>
            </w:pPr>
            <w:r>
              <w:rPr>
                <w:sz w:val="18"/>
                <w:szCs w:val="18"/>
              </w:rPr>
              <w:lastRenderedPageBreak/>
              <w:t xml:space="preserve">Gruppen </w:t>
            </w:r>
            <w:r w:rsidRPr="00272DEE">
              <w:rPr>
                <w:i/>
                <w:sz w:val="18"/>
                <w:szCs w:val="18"/>
              </w:rPr>
              <w:t>et al.</w:t>
            </w:r>
          </w:p>
        </w:tc>
        <w:tc>
          <w:tcPr>
            <w:tcW w:w="0" w:type="auto"/>
          </w:tcPr>
          <w:p w14:paraId="036AD81E" w14:textId="77777777" w:rsidR="008E6533" w:rsidRPr="003B13B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tcPr>
          <w:p w14:paraId="34F1982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tcPr>
          <w:p w14:paraId="336775F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2325AE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7B06E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468098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4E63AD9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610846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0" w:type="auto"/>
          </w:tcPr>
          <w:p w14:paraId="1575A2F8" w14:textId="29D9C10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23)"},"properties":{"noteIndex":0},"schema":"https://github.com/citation-style-language/schema/raw/master/csl-citation.json"}</w:instrText>
            </w:r>
            <w:r>
              <w:rPr>
                <w:sz w:val="18"/>
                <w:szCs w:val="18"/>
              </w:rPr>
              <w:fldChar w:fldCharType="separate"/>
            </w:r>
            <w:r w:rsidRPr="008E6533">
              <w:rPr>
                <w:noProof/>
                <w:sz w:val="18"/>
                <w:szCs w:val="18"/>
              </w:rPr>
              <w:t>(116)</w:t>
            </w:r>
            <w:r>
              <w:rPr>
                <w:sz w:val="18"/>
                <w:szCs w:val="18"/>
              </w:rPr>
              <w:fldChar w:fldCharType="end"/>
            </w:r>
          </w:p>
        </w:tc>
      </w:tr>
      <w:tr w:rsidR="008E6533" w:rsidRPr="0001000C" w14:paraId="3D05CFA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5C46E06" w14:textId="77777777" w:rsidR="008E6533" w:rsidRPr="003B13B1" w:rsidRDefault="008E6533" w:rsidP="00681752">
            <w:pPr>
              <w:jc w:val="center"/>
              <w:rPr>
                <w:sz w:val="18"/>
                <w:szCs w:val="18"/>
              </w:rPr>
            </w:pPr>
            <w:r>
              <w:rPr>
                <w:sz w:val="18"/>
                <w:szCs w:val="18"/>
              </w:rPr>
              <w:t xml:space="preserve">Gruppen </w:t>
            </w:r>
            <w:r w:rsidRPr="00272DEE">
              <w:rPr>
                <w:i/>
                <w:sz w:val="18"/>
                <w:szCs w:val="18"/>
              </w:rPr>
              <w:t>et al.</w:t>
            </w:r>
          </w:p>
        </w:tc>
        <w:tc>
          <w:tcPr>
            <w:tcW w:w="0" w:type="auto"/>
          </w:tcPr>
          <w:p w14:paraId="0BBDCFB9" w14:textId="77777777" w:rsidR="008E6533" w:rsidRPr="003B13B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78BF">
              <w:rPr>
                <w:sz w:val="18"/>
                <w:szCs w:val="18"/>
              </w:rPr>
              <w:t>12631088</w:t>
            </w:r>
          </w:p>
        </w:tc>
        <w:tc>
          <w:tcPr>
            <w:tcW w:w="0" w:type="auto"/>
          </w:tcPr>
          <w:p w14:paraId="0BD6A34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42C80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00FB0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AB1BC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5477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70D986" w14:textId="77777777" w:rsidR="008E6533" w:rsidRPr="0001017B"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3355D7C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0" w:type="auto"/>
          </w:tcPr>
          <w:p w14:paraId="7F42B42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5C50E2AB"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8E6533" w:rsidRPr="00020E70" w:rsidRDefault="008E6533"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3712E71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shd w:val="clear" w:color="auto" w:fill="E7E6E6" w:themeFill="background2"/>
          </w:tcPr>
          <w:p w14:paraId="6B390B3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796367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7587413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4F8B8CC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8E6533" w:rsidRPr="0001000C" w14:paraId="70DA0D1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8E6533" w:rsidRPr="006C4DC8" w:rsidRDefault="008E6533" w:rsidP="00681752">
            <w:pPr>
              <w:jc w:val="center"/>
              <w:rPr>
                <w:sz w:val="18"/>
                <w:szCs w:val="18"/>
              </w:rPr>
            </w:pPr>
            <w:r w:rsidRPr="00935075">
              <w:rPr>
                <w:sz w:val="18"/>
                <w:szCs w:val="18"/>
              </w:rPr>
              <w:t xml:space="preserve">Ho </w:t>
            </w:r>
            <w:r>
              <w:rPr>
                <w:sz w:val="18"/>
                <w:szCs w:val="18"/>
              </w:rPr>
              <w:t>et al.</w:t>
            </w:r>
          </w:p>
        </w:tc>
        <w:tc>
          <w:tcPr>
            <w:tcW w:w="0" w:type="auto"/>
          </w:tcPr>
          <w:p w14:paraId="01FB0DD3" w14:textId="77777777" w:rsidR="008E6533" w:rsidRPr="006C4DC8"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tcPr>
          <w:p w14:paraId="174DFB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5A3BE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5CECF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9F357F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4781C7B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58D87BE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681.54</w:t>
            </w:r>
            <w:r>
              <w:rPr>
                <w:sz w:val="18"/>
                <w:szCs w:val="18"/>
              </w:rPr>
              <w:t>,t =</w:t>
            </w:r>
            <w:r w:rsidRPr="00407A98">
              <w:rPr>
                <w:sz w:val="18"/>
                <w:szCs w:val="18"/>
              </w:rPr>
              <w:t xml:space="preserve"> 2.48</w:t>
            </w:r>
            <w:r>
              <w:rPr>
                <w:sz w:val="18"/>
                <w:szCs w:val="18"/>
              </w:rPr>
              <w:t xml:space="preserve">, p = </w:t>
            </w:r>
            <w:r w:rsidRPr="00407A98">
              <w:rPr>
                <w:sz w:val="18"/>
                <w:szCs w:val="18"/>
              </w:rPr>
              <w:t>0.02</w:t>
            </w:r>
          </w:p>
        </w:tc>
        <w:tc>
          <w:tcPr>
            <w:tcW w:w="0" w:type="auto"/>
          </w:tcPr>
          <w:p w14:paraId="0416D3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0" w:type="auto"/>
          </w:tcPr>
          <w:p w14:paraId="7ABE47EB" w14:textId="0EDF1D3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24)"},"properties":{"noteIndex":0},"schema":"https://github.com/citation-style-language/schema/raw/master/csl-citation.json"}</w:instrText>
            </w:r>
            <w:r>
              <w:rPr>
                <w:sz w:val="18"/>
                <w:szCs w:val="18"/>
                <w:lang w:eastAsia="ja-JP"/>
              </w:rPr>
              <w:fldChar w:fldCharType="separate"/>
            </w:r>
            <w:r w:rsidRPr="008E6533">
              <w:rPr>
                <w:noProof/>
                <w:sz w:val="18"/>
                <w:szCs w:val="18"/>
              </w:rPr>
              <w:t>(117)</w:t>
            </w:r>
            <w:r>
              <w:rPr>
                <w:sz w:val="18"/>
                <w:szCs w:val="18"/>
                <w:lang w:eastAsia="ja-JP"/>
              </w:rPr>
              <w:fldChar w:fldCharType="end"/>
            </w:r>
          </w:p>
        </w:tc>
      </w:tr>
      <w:tr w:rsidR="008E6533" w:rsidRPr="0001000C" w14:paraId="41AEA20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4010A"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7E18E1ED"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0" w:type="auto"/>
          </w:tcPr>
          <w:p w14:paraId="1BA046B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6EC4EF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421535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86A2B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c>
          <w:tcPr>
            <w:tcW w:w="0" w:type="auto"/>
          </w:tcPr>
          <w:p w14:paraId="111E3C1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FF371B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r w:rsidRPr="004F67AA">
              <w:rPr>
                <w:sz w:val="18"/>
                <w:szCs w:val="18"/>
              </w:rPr>
              <w:t>32.</w:t>
            </w:r>
            <w:r>
              <w:rPr>
                <w:sz w:val="18"/>
                <w:szCs w:val="18"/>
              </w:rPr>
              <w:t xml:space="preserve">%, p = </w:t>
            </w:r>
            <w:r w:rsidRPr="004F67AA">
              <w:rPr>
                <w:sz w:val="18"/>
                <w:szCs w:val="18"/>
              </w:rPr>
              <w:t>0.008*</w:t>
            </w:r>
          </w:p>
        </w:tc>
        <w:tc>
          <w:tcPr>
            <w:tcW w:w="0" w:type="auto"/>
          </w:tcPr>
          <w:p w14:paraId="495DE7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0" w:type="auto"/>
          </w:tcPr>
          <w:p w14:paraId="327B5D14" w14:textId="2B90E8C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8)","plainTextFormattedCitation":"(118)","previouslyFormattedCitation":"(125)"},"properties":{"noteIndex":0},"schema":"https://github.com/citation-style-language/schema/raw/master/csl-citation.json"}</w:instrText>
            </w:r>
            <w:r w:rsidRPr="00D749C6">
              <w:rPr>
                <w:sz w:val="18"/>
                <w:szCs w:val="18"/>
              </w:rPr>
              <w:fldChar w:fldCharType="separate"/>
            </w:r>
            <w:r w:rsidRPr="008E6533">
              <w:rPr>
                <w:noProof/>
                <w:sz w:val="18"/>
                <w:szCs w:val="18"/>
              </w:rPr>
              <w:t>(118)</w:t>
            </w:r>
            <w:r w:rsidRPr="00D749C6">
              <w:rPr>
                <w:sz w:val="18"/>
                <w:szCs w:val="18"/>
              </w:rPr>
              <w:fldChar w:fldCharType="end"/>
            </w:r>
          </w:p>
        </w:tc>
      </w:tr>
      <w:tr w:rsidR="008E6533" w:rsidRPr="0001000C" w14:paraId="258700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38AD79C"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607E592E"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6A302DE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5EAC5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07991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890C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21B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AB999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0" w:type="auto"/>
          </w:tcPr>
          <w:p w14:paraId="5B30B76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F80FE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0F05462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tcPr>
          <w:p w14:paraId="5A3F68B3" w14:textId="77777777" w:rsidR="008E6533" w:rsidRPr="00CF2DA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tcPr>
          <w:p w14:paraId="4DA087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735A8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3E63F6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BEC05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tcPr>
          <w:p w14:paraId="48A7FEB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FE37983" w14:textId="77777777" w:rsidR="008E6533" w:rsidRPr="00AC0F80"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04B977E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0" w:type="auto"/>
          </w:tcPr>
          <w:p w14:paraId="5A3A70C6" w14:textId="4A340EF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27)"},"properties":{"noteIndex":0},"schema":"https://github.com/citation-style-language/schema/raw/master/csl-citation.json"}</w:instrText>
            </w:r>
            <w:r>
              <w:rPr>
                <w:sz w:val="18"/>
                <w:szCs w:val="18"/>
              </w:rPr>
              <w:fldChar w:fldCharType="separate"/>
            </w:r>
            <w:r w:rsidRPr="008E6533">
              <w:rPr>
                <w:noProof/>
                <w:sz w:val="18"/>
                <w:szCs w:val="18"/>
              </w:rPr>
              <w:t>(119)</w:t>
            </w:r>
            <w:r>
              <w:rPr>
                <w:sz w:val="18"/>
                <w:szCs w:val="18"/>
              </w:rPr>
              <w:fldChar w:fldCharType="end"/>
            </w:r>
          </w:p>
        </w:tc>
      </w:tr>
      <w:tr w:rsidR="008E6533" w:rsidRPr="0001000C" w14:paraId="0D62384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8621BEA"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tcPr>
          <w:p w14:paraId="46D5CB9B"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7482">
              <w:rPr>
                <w:sz w:val="18"/>
                <w:szCs w:val="18"/>
              </w:rPr>
              <w:t>15490400</w:t>
            </w:r>
          </w:p>
        </w:tc>
        <w:tc>
          <w:tcPr>
            <w:tcW w:w="0" w:type="auto"/>
          </w:tcPr>
          <w:p w14:paraId="12F0CCD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EFB5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CA4E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1EBA5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DE4FB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A5630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48D579F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0" w:type="auto"/>
          </w:tcPr>
          <w:p w14:paraId="40B57BF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2854434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8E6533" w:rsidRPr="00882339" w:rsidRDefault="008E6533"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658DC2E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2339">
              <w:rPr>
                <w:sz w:val="18"/>
                <w:szCs w:val="18"/>
              </w:rPr>
              <w:t>12378387</w:t>
            </w:r>
          </w:p>
        </w:tc>
        <w:tc>
          <w:tcPr>
            <w:tcW w:w="0" w:type="auto"/>
            <w:shd w:val="clear" w:color="auto" w:fill="E7E6E6" w:themeFill="background2"/>
          </w:tcPr>
          <w:p w14:paraId="0A7B1B3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37AC4DE"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3E7D6AC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C76E5A1" w14:textId="68AAEA6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26)"},"properties":{"noteIndex":0},"schema":"https://github.com/citation-style-language/schema/raw/master/csl-citation.json"}</w:instrText>
            </w:r>
            <w:r w:rsidRPr="002352DD">
              <w:rPr>
                <w:sz w:val="18"/>
                <w:szCs w:val="18"/>
              </w:rPr>
              <w:fldChar w:fldCharType="separate"/>
            </w:r>
            <w:r w:rsidRPr="008E6533">
              <w:rPr>
                <w:noProof/>
                <w:sz w:val="18"/>
                <w:szCs w:val="18"/>
              </w:rPr>
              <w:t>(120)</w:t>
            </w:r>
            <w:r w:rsidRPr="002352DD">
              <w:rPr>
                <w:sz w:val="18"/>
                <w:szCs w:val="18"/>
              </w:rPr>
              <w:fldChar w:fldCharType="end"/>
            </w:r>
          </w:p>
        </w:tc>
      </w:tr>
      <w:tr w:rsidR="008E6533" w:rsidRPr="0001000C" w14:paraId="5152FFF1"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8E6533" w:rsidRPr="00893BF2" w:rsidRDefault="008E6533"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739AD2B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28124305</w:t>
            </w:r>
          </w:p>
        </w:tc>
        <w:tc>
          <w:tcPr>
            <w:tcW w:w="0" w:type="auto"/>
            <w:shd w:val="clear" w:color="auto" w:fill="E7E6E6" w:themeFill="background2"/>
          </w:tcPr>
          <w:p w14:paraId="15925F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518CA7DA"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C10348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34BC132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6269936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8E6533" w:rsidRPr="0001000C" w14:paraId="2AB1DD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8E6533" w:rsidRPr="000A3DEB" w:rsidRDefault="008E6533" w:rsidP="00681752">
            <w:pPr>
              <w:jc w:val="center"/>
              <w:rPr>
                <w:sz w:val="18"/>
                <w:szCs w:val="18"/>
              </w:rPr>
            </w:pPr>
            <w:r>
              <w:rPr>
                <w:sz w:val="18"/>
                <w:szCs w:val="18"/>
              </w:rPr>
              <w:t xml:space="preserve">Jankovic </w:t>
            </w:r>
            <w:r w:rsidRPr="0019367D">
              <w:rPr>
                <w:i/>
                <w:sz w:val="18"/>
                <w:szCs w:val="18"/>
              </w:rPr>
              <w:t>et al.</w:t>
            </w:r>
          </w:p>
        </w:tc>
        <w:tc>
          <w:tcPr>
            <w:tcW w:w="0" w:type="auto"/>
          </w:tcPr>
          <w:p w14:paraId="22B4B7B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tcPr>
          <w:p w14:paraId="09F912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33492C4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93441B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4CAAE0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E8214A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F5E748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35A830D6" w14:textId="77777777" w:rsidR="008E6533" w:rsidRPr="00CE258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overall calcification</w:t>
            </w:r>
          </w:p>
          <w:p w14:paraId="10664F8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4005699F" w14:textId="3CEA3C54"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2352DD">
              <w:rPr>
                <w:sz w:val="18"/>
                <w:szCs w:val="18"/>
              </w:rPr>
              <w:fldChar w:fldCharType="separate"/>
            </w:r>
            <w:r w:rsidRPr="008E6533">
              <w:rPr>
                <w:noProof/>
                <w:sz w:val="18"/>
                <w:szCs w:val="18"/>
              </w:rPr>
              <w:t>(121)</w:t>
            </w:r>
            <w:r w:rsidRPr="002352DD">
              <w:rPr>
                <w:sz w:val="18"/>
                <w:szCs w:val="18"/>
              </w:rPr>
              <w:fldChar w:fldCharType="end"/>
            </w:r>
          </w:p>
        </w:tc>
      </w:tr>
      <w:tr w:rsidR="008E6533" w:rsidRPr="0001000C" w14:paraId="15936FE9"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8E6533" w:rsidRPr="009E39F0" w:rsidRDefault="008E6533"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3CB693E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shd w:val="clear" w:color="auto" w:fill="E7E6E6" w:themeFill="background2"/>
          </w:tcPr>
          <w:p w14:paraId="435616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7BBA4F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59A6ACE"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253C407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Pr>
          <w:p w14:paraId="1382A227" w14:textId="2353E56A"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8E6533" w:rsidRPr="0001000C" w14:paraId="754637A9"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8E6533" w:rsidRDefault="008E6533"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2B63D772" w14:textId="77777777" w:rsidR="008E6533" w:rsidRPr="004A541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04D0B9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894E3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42E85B6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0AD8E86B" w:rsidR="008E6533" w:rsidRPr="002352D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8E6533" w:rsidRPr="0001000C" w14:paraId="01FB139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1D24EF9" w14:textId="02617936" w:rsidR="008E6533" w:rsidRPr="004A5415" w:rsidRDefault="008E6533" w:rsidP="00681752">
            <w:pPr>
              <w:jc w:val="center"/>
              <w:rPr>
                <w:sz w:val="18"/>
                <w:szCs w:val="18"/>
              </w:rPr>
            </w:pPr>
          </w:p>
        </w:tc>
        <w:tc>
          <w:tcPr>
            <w:tcW w:w="0" w:type="auto"/>
          </w:tcPr>
          <w:p w14:paraId="1C2C749C" w14:textId="48D7303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824974" w14:textId="397E999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48DD9A" w14:textId="331B4DA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6A3D86" w14:textId="07BB2F89"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C7430D" w14:textId="15EEDDA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642FD9" w14:textId="522FFC4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8C87C6" w14:textId="604BACC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419F29" w14:textId="542D1356"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838E68" w14:textId="1AF56B9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A7AC376"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8E6533" w:rsidRDefault="008E6533" w:rsidP="00681752">
            <w:pPr>
              <w:jc w:val="center"/>
              <w:rPr>
                <w:sz w:val="18"/>
                <w:szCs w:val="18"/>
              </w:rPr>
            </w:pPr>
            <w:r>
              <w:rPr>
                <w:sz w:val="18"/>
                <w:szCs w:val="18"/>
              </w:rPr>
              <w:t xml:space="preserve">Jean </w:t>
            </w:r>
            <w:r w:rsidRPr="00567F04">
              <w:rPr>
                <w:i/>
                <w:sz w:val="18"/>
                <w:szCs w:val="18"/>
              </w:rPr>
              <w:t>et al.</w:t>
            </w:r>
          </w:p>
        </w:tc>
        <w:tc>
          <w:tcPr>
            <w:tcW w:w="0" w:type="auto"/>
          </w:tcPr>
          <w:p w14:paraId="2507106C" w14:textId="77777777" w:rsidR="008E6533" w:rsidRPr="00567F0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4A81">
              <w:rPr>
                <w:sz w:val="18"/>
                <w:szCs w:val="18"/>
              </w:rPr>
              <w:t>22584463</w:t>
            </w:r>
          </w:p>
        </w:tc>
        <w:tc>
          <w:tcPr>
            <w:tcW w:w="0" w:type="auto"/>
          </w:tcPr>
          <w:p w14:paraId="1B0DC15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9BE489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3F2E47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83300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5</w:t>
            </w:r>
          </w:p>
        </w:tc>
        <w:tc>
          <w:tcPr>
            <w:tcW w:w="0" w:type="auto"/>
          </w:tcPr>
          <w:p w14:paraId="07AE7C3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BE106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tcPr>
          <w:p w14:paraId="12B9BA2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measured with semiquantitative </w:t>
            </w:r>
            <w:r>
              <w:rPr>
                <w:sz w:val="18"/>
                <w:szCs w:val="18"/>
              </w:rPr>
              <w:lastRenderedPageBreak/>
              <w:t xml:space="preserve">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7A26B856" w14:textId="41BBFF1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8E6533" w:rsidRPr="0001000C" w14:paraId="0568451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8E6533" w:rsidRPr="00771035" w:rsidRDefault="008E6533" w:rsidP="00681752">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7EA56EDA"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shd w:val="clear" w:color="auto" w:fill="E7E6E6" w:themeFill="background2"/>
          </w:tcPr>
          <w:p w14:paraId="2B9AAD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856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4CDBF1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26132AC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3)","plainTextFormattedCitation":"(123)","previouslyFormattedCitation":"(130)"},"properties":{"noteIndex":0},"schema":"https://github.com/citation-style-language/schema/raw/master/csl-citation.json"}</w:instrText>
            </w:r>
            <w:r w:rsidRPr="002352DD">
              <w:rPr>
                <w:sz w:val="18"/>
                <w:szCs w:val="18"/>
              </w:rPr>
              <w:fldChar w:fldCharType="separate"/>
            </w:r>
            <w:r w:rsidRPr="008E6533">
              <w:rPr>
                <w:noProof/>
                <w:sz w:val="18"/>
                <w:szCs w:val="18"/>
              </w:rPr>
              <w:t>(123)</w:t>
            </w:r>
            <w:r w:rsidRPr="002352DD">
              <w:rPr>
                <w:sz w:val="18"/>
                <w:szCs w:val="18"/>
              </w:rPr>
              <w:fldChar w:fldCharType="end"/>
            </w:r>
          </w:p>
        </w:tc>
      </w:tr>
      <w:tr w:rsidR="008E6533" w:rsidRPr="0001000C" w14:paraId="2D4B425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2D5CAB8" w14:textId="77777777" w:rsidR="008E6533" w:rsidRPr="006943F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tcPr>
          <w:p w14:paraId="1ECED188" w14:textId="74E3A78B"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r w:rsidR="008E6533">
              <w:rPr>
                <w:sz w:val="18"/>
                <w:szCs w:val="18"/>
              </w:rPr>
              <w:t xml:space="preserve"> (MESA study)</w:t>
            </w:r>
          </w:p>
        </w:tc>
        <w:tc>
          <w:tcPr>
            <w:tcW w:w="0" w:type="auto"/>
          </w:tcPr>
          <w:p w14:paraId="7F491C5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32D0BF1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D40E4CD"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2</w:t>
            </w:r>
          </w:p>
        </w:tc>
        <w:tc>
          <w:tcPr>
            <w:tcW w:w="0" w:type="auto"/>
          </w:tcPr>
          <w:p w14:paraId="0D964C77"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ale gender at risk</w:t>
            </w:r>
          </w:p>
        </w:tc>
        <w:tc>
          <w:tcPr>
            <w:tcW w:w="0" w:type="auto"/>
          </w:tcPr>
          <w:p w14:paraId="5A00295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533F3D68"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3C23A53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E85C7B5" w14:textId="7106B75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Pr>
                <w:sz w:val="18"/>
                <w:szCs w:val="18"/>
              </w:rPr>
              <w:fldChar w:fldCharType="separate"/>
            </w:r>
            <w:r w:rsidRPr="008E6533">
              <w:rPr>
                <w:noProof/>
                <w:sz w:val="18"/>
                <w:szCs w:val="18"/>
              </w:rPr>
              <w:t>(125)</w:t>
            </w:r>
            <w:r>
              <w:rPr>
                <w:sz w:val="18"/>
                <w:szCs w:val="18"/>
              </w:rPr>
              <w:fldChar w:fldCharType="end"/>
            </w:r>
          </w:p>
        </w:tc>
      </w:tr>
      <w:tr w:rsidR="008E6533" w:rsidRPr="0001000C" w14:paraId="4CE27DC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3D10C5"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30B93780" w14:textId="77777777" w:rsidR="008E6533" w:rsidRPr="006943F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24F4">
              <w:rPr>
                <w:sz w:val="18"/>
                <w:szCs w:val="18"/>
              </w:rPr>
              <w:t>19692998</w:t>
            </w:r>
          </w:p>
        </w:tc>
        <w:tc>
          <w:tcPr>
            <w:tcW w:w="0" w:type="auto"/>
          </w:tcPr>
          <w:p w14:paraId="4C92EC7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8739B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BE3E8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71B675"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71722F"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2363A1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055F1CA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ion of CAC</w:t>
            </w:r>
          </w:p>
        </w:tc>
        <w:tc>
          <w:tcPr>
            <w:tcW w:w="0" w:type="auto"/>
          </w:tcPr>
          <w:p w14:paraId="2CDA46F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0CBC6D2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010128" w14:textId="77777777" w:rsidR="008E6533" w:rsidRPr="001367ED" w:rsidRDefault="008E6533" w:rsidP="00681752">
            <w:pPr>
              <w:jc w:val="center"/>
              <w:rPr>
                <w:sz w:val="18"/>
                <w:szCs w:val="18"/>
              </w:rPr>
            </w:pPr>
            <w:r>
              <w:rPr>
                <w:sz w:val="18"/>
                <w:szCs w:val="18"/>
              </w:rPr>
              <w:t xml:space="preserve">Komatsu </w:t>
            </w:r>
            <w:r w:rsidRPr="0019367D">
              <w:rPr>
                <w:i/>
                <w:sz w:val="18"/>
                <w:szCs w:val="18"/>
              </w:rPr>
              <w:t>et al.</w:t>
            </w:r>
          </w:p>
        </w:tc>
        <w:tc>
          <w:tcPr>
            <w:tcW w:w="0" w:type="auto"/>
          </w:tcPr>
          <w:p w14:paraId="499633A6"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0" w:type="auto"/>
          </w:tcPr>
          <w:p w14:paraId="2248322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6B913F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54049C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E5BC0C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30FF1F1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46592A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65D255F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5138D7D2" w14:textId="3B302612"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sidRPr="002352DD">
              <w:rPr>
                <w:sz w:val="18"/>
                <w:szCs w:val="18"/>
              </w:rPr>
              <w:fldChar w:fldCharType="separate"/>
            </w:r>
            <w:r w:rsidRPr="008E6533">
              <w:rPr>
                <w:noProof/>
                <w:sz w:val="18"/>
                <w:szCs w:val="18"/>
              </w:rPr>
              <w:t>(51)</w:t>
            </w:r>
            <w:r w:rsidRPr="002352DD">
              <w:rPr>
                <w:sz w:val="18"/>
                <w:szCs w:val="18"/>
              </w:rPr>
              <w:fldChar w:fldCharType="end"/>
            </w:r>
          </w:p>
        </w:tc>
      </w:tr>
      <w:tr w:rsidR="008E6533" w:rsidRPr="0001000C" w14:paraId="2CD26B8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3B35CA9" w14:textId="77777777" w:rsidR="008E6533" w:rsidRPr="006D7EA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02F698C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50253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22B1ADA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55F4F9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047BF8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tcPr>
          <w:p w14:paraId="23034C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09C6C6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F5C2F6A" wp14:editId="4E93C0F6">
                  <wp:extent cx="2271873" cy="11049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BF87C1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0" w:type="auto"/>
          </w:tcPr>
          <w:p w14:paraId="26BC9CA7" w14:textId="440699C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8E6533" w:rsidRPr="0001000C" w14:paraId="4E38849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61CE"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4ED8D90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BB0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8F287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0829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6EFCD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E705C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D62B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774A">
              <w:rPr>
                <w:b/>
                <w:sz w:val="18"/>
                <w:szCs w:val="18"/>
              </w:rPr>
              <w:t>VC was significantly associated with</w:t>
            </w:r>
            <w:r w:rsidRPr="00461B09">
              <w:rPr>
                <w:sz w:val="18"/>
                <w:szCs w:val="18"/>
              </w:rPr>
              <w:t xml:space="preserve"> older age, </w:t>
            </w:r>
            <w:r w:rsidRPr="00A0774A">
              <w:rPr>
                <w:b/>
                <w:sz w:val="18"/>
                <w:szCs w:val="18"/>
              </w:rPr>
              <w:t>male gender</w:t>
            </w:r>
            <w:r w:rsidRPr="00461B09">
              <w:rPr>
                <w:sz w:val="18"/>
                <w:szCs w:val="18"/>
              </w:rPr>
              <w:t>,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A, e-GFR and IMT. Also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5649865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DB39A6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42E9F74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9428C42"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390BBB2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17DF0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D4B051"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7CEEE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E6588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DF24D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95E264" w14:textId="77777777" w:rsidR="008E6533" w:rsidRPr="00461B0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0.056  </w:t>
            </w:r>
            <w:r>
              <w:rPr>
                <w:rFonts w:hint="eastAsia"/>
                <w:sz w:val="18"/>
                <w:szCs w:val="18"/>
              </w:rPr>
              <w:t>不應該相關，但是內文說相關</w:t>
            </w:r>
          </w:p>
        </w:tc>
        <w:tc>
          <w:tcPr>
            <w:tcW w:w="0" w:type="auto"/>
          </w:tcPr>
          <w:p w14:paraId="781AE15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434CE6"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21E1AEB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8E6533" w:rsidRDefault="008E6533" w:rsidP="00681752">
            <w:pPr>
              <w:jc w:val="center"/>
              <w:rPr>
                <w:sz w:val="18"/>
                <w:szCs w:val="18"/>
              </w:rPr>
            </w:pPr>
            <w:r>
              <w:rPr>
                <w:sz w:val="18"/>
                <w:szCs w:val="18"/>
              </w:rPr>
              <w:lastRenderedPageBreak/>
              <w:t xml:space="preserve">Maia </w:t>
            </w:r>
            <w:r w:rsidRPr="006943FE">
              <w:rPr>
                <w:i/>
                <w:sz w:val="18"/>
                <w:szCs w:val="18"/>
              </w:rPr>
              <w:t>et al.</w:t>
            </w:r>
          </w:p>
        </w:tc>
        <w:tc>
          <w:tcPr>
            <w:tcW w:w="0" w:type="auto"/>
          </w:tcPr>
          <w:p w14:paraId="076D1BBF" w14:textId="77777777" w:rsidR="008E6533" w:rsidRPr="00D102F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43FE">
              <w:rPr>
                <w:sz w:val="18"/>
                <w:szCs w:val="18"/>
              </w:rPr>
              <w:t>29880286</w:t>
            </w:r>
          </w:p>
        </w:tc>
        <w:tc>
          <w:tcPr>
            <w:tcW w:w="0" w:type="auto"/>
          </w:tcPr>
          <w:p w14:paraId="7FCE21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21E1CDD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EA3673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BC3B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0" w:type="auto"/>
          </w:tcPr>
          <w:p w14:paraId="093E659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w:t>
            </w:r>
          </w:p>
        </w:tc>
        <w:tc>
          <w:tcPr>
            <w:tcW w:w="0" w:type="auto"/>
          </w:tcPr>
          <w:p w14:paraId="39CBD6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5BE550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ssessed with panoramic radiographs</w:t>
            </w:r>
          </w:p>
        </w:tc>
        <w:tc>
          <w:tcPr>
            <w:tcW w:w="0" w:type="auto"/>
          </w:tcPr>
          <w:p w14:paraId="075D5064" w14:textId="17C011F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Pr>
                <w:sz w:val="18"/>
                <w:szCs w:val="18"/>
              </w:rPr>
              <w:fldChar w:fldCharType="separate"/>
            </w:r>
            <w:r w:rsidRPr="008E6533">
              <w:rPr>
                <w:noProof/>
                <w:sz w:val="18"/>
                <w:szCs w:val="18"/>
              </w:rPr>
              <w:t>(126)</w:t>
            </w:r>
            <w:r>
              <w:rPr>
                <w:sz w:val="18"/>
                <w:szCs w:val="18"/>
              </w:rPr>
              <w:fldChar w:fldCharType="end"/>
            </w:r>
          </w:p>
        </w:tc>
      </w:tr>
      <w:tr w:rsidR="008E6533" w:rsidRPr="0001000C" w14:paraId="5B4FCF3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8E6533" w:rsidRPr="00851A91" w:rsidRDefault="008E6533" w:rsidP="00681752">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04AAEC8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0" w:type="auto"/>
            <w:shd w:val="clear" w:color="auto" w:fill="E7E6E6" w:themeFill="background2"/>
          </w:tcPr>
          <w:p w14:paraId="2C417C65" w14:textId="18863FAE"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r w:rsidR="00B97884">
              <w:rPr>
                <w:sz w:val="18"/>
                <w:szCs w:val="18"/>
              </w:rPr>
              <w:t>Kingdom</w:t>
            </w:r>
          </w:p>
        </w:tc>
        <w:tc>
          <w:tcPr>
            <w:tcW w:w="0" w:type="auto"/>
            <w:shd w:val="clear" w:color="auto" w:fill="E7E6E6" w:themeFill="background2"/>
          </w:tcPr>
          <w:p w14:paraId="674DF7B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4BB8B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9D32FD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45E03AE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tcPr>
          <w:p w14:paraId="464189C9" w14:textId="3D75C85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37)"},"properties":{"noteIndex":0},"schema":"https://github.com/citation-style-language/schema/raw/master/csl-citation.json"}</w:instrText>
            </w:r>
            <w:r w:rsidRPr="002352DD">
              <w:rPr>
                <w:sz w:val="18"/>
                <w:szCs w:val="18"/>
              </w:rPr>
              <w:fldChar w:fldCharType="separate"/>
            </w:r>
            <w:r w:rsidRPr="008E6533">
              <w:rPr>
                <w:noProof/>
                <w:sz w:val="18"/>
                <w:szCs w:val="18"/>
              </w:rPr>
              <w:t>(127)</w:t>
            </w:r>
            <w:r w:rsidRPr="002352DD">
              <w:rPr>
                <w:sz w:val="18"/>
                <w:szCs w:val="18"/>
              </w:rPr>
              <w:fldChar w:fldCharType="end"/>
            </w:r>
          </w:p>
        </w:tc>
      </w:tr>
      <w:tr w:rsidR="008E6533" w:rsidRPr="0001000C" w14:paraId="7B9F611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8E6533" w:rsidRDefault="008E6533" w:rsidP="00681752">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4990013E" w14:textId="77777777" w:rsidR="008E6533" w:rsidRPr="006943F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846A8">
              <w:rPr>
                <w:sz w:val="18"/>
                <w:szCs w:val="18"/>
              </w:rPr>
              <w:t>21944666</w:t>
            </w:r>
          </w:p>
        </w:tc>
        <w:tc>
          <w:tcPr>
            <w:tcW w:w="0" w:type="auto"/>
          </w:tcPr>
          <w:p w14:paraId="348C7FF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D1500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79D0EB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EF97690"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w:t>
            </w:r>
          </w:p>
        </w:tc>
        <w:tc>
          <w:tcPr>
            <w:tcW w:w="0" w:type="auto"/>
          </w:tcPr>
          <w:p w14:paraId="23465A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omen less at risk</w:t>
            </w:r>
          </w:p>
        </w:tc>
        <w:tc>
          <w:tcPr>
            <w:tcW w:w="0" w:type="auto"/>
          </w:tcPr>
          <w:p w14:paraId="5D11ECC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13B461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w:t>
            </w:r>
          </w:p>
        </w:tc>
        <w:tc>
          <w:tcPr>
            <w:tcW w:w="0" w:type="auto"/>
          </w:tcPr>
          <w:p w14:paraId="0A04F7B4" w14:textId="17FF277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Pr>
                <w:sz w:val="18"/>
                <w:szCs w:val="18"/>
              </w:rPr>
              <w:fldChar w:fldCharType="separate"/>
            </w:r>
            <w:r w:rsidRPr="008E6533">
              <w:rPr>
                <w:noProof/>
                <w:sz w:val="18"/>
                <w:szCs w:val="18"/>
              </w:rPr>
              <w:t>(128)</w:t>
            </w:r>
            <w:r>
              <w:rPr>
                <w:sz w:val="18"/>
                <w:szCs w:val="18"/>
              </w:rPr>
              <w:fldChar w:fldCharType="end"/>
            </w:r>
          </w:p>
        </w:tc>
      </w:tr>
      <w:tr w:rsidR="008E6533" w:rsidRPr="0001000C" w14:paraId="423359E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8E6533" w:rsidRPr="006154A9" w:rsidRDefault="008E6533" w:rsidP="00681752">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58CC60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249580B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A739D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6063F94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52F78F8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2352DD">
              <w:rPr>
                <w:sz w:val="18"/>
                <w:szCs w:val="18"/>
              </w:rPr>
              <w:fldChar w:fldCharType="separate"/>
            </w:r>
            <w:r w:rsidRPr="008E6533">
              <w:rPr>
                <w:noProof/>
                <w:sz w:val="18"/>
                <w:szCs w:val="18"/>
              </w:rPr>
              <w:t>(60)</w:t>
            </w:r>
            <w:r w:rsidRPr="002352DD">
              <w:rPr>
                <w:sz w:val="18"/>
                <w:szCs w:val="18"/>
              </w:rPr>
              <w:fldChar w:fldCharType="end"/>
            </w:r>
          </w:p>
        </w:tc>
      </w:tr>
      <w:tr w:rsidR="008E6533" w:rsidRPr="0001000C" w14:paraId="2A22106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8E6533" w:rsidRDefault="008E6533" w:rsidP="00681752">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3DAD0EA" w14:textId="77777777" w:rsidR="008E6533" w:rsidRPr="00342F2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6C8D6F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90AFB6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055AD23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83F6C3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042814F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0B9E3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465BC0E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4903996F" w14:textId="6D54F64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E6533" w:rsidRPr="0001000C" w14:paraId="1F84050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8E6533" w:rsidRPr="0065694E" w:rsidRDefault="008E6533" w:rsidP="0068175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62D5E5F1" w14:textId="77777777" w:rsidR="008E6533" w:rsidRPr="0065694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F780B">
              <w:rPr>
                <w:sz w:val="18"/>
                <w:szCs w:val="18"/>
              </w:rPr>
              <w:t>20862543</w:t>
            </w:r>
          </w:p>
        </w:tc>
        <w:tc>
          <w:tcPr>
            <w:tcW w:w="0" w:type="auto"/>
          </w:tcPr>
          <w:p w14:paraId="42E33F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mania</w:t>
            </w:r>
          </w:p>
        </w:tc>
        <w:tc>
          <w:tcPr>
            <w:tcW w:w="0" w:type="auto"/>
          </w:tcPr>
          <w:p w14:paraId="2306AE2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2547DB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67A4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390BA1F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 of progression</w:t>
            </w:r>
          </w:p>
        </w:tc>
        <w:tc>
          <w:tcPr>
            <w:tcW w:w="0" w:type="auto"/>
          </w:tcPr>
          <w:p w14:paraId="0E5248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05BE699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74E565EC" w14:textId="21831859"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Pr>
                <w:sz w:val="18"/>
                <w:szCs w:val="18"/>
              </w:rPr>
              <w:fldChar w:fldCharType="separate"/>
            </w:r>
            <w:r w:rsidRPr="008E6533">
              <w:rPr>
                <w:noProof/>
                <w:sz w:val="18"/>
                <w:szCs w:val="18"/>
              </w:rPr>
              <w:t>(129)</w:t>
            </w:r>
            <w:r>
              <w:rPr>
                <w:sz w:val="18"/>
                <w:szCs w:val="18"/>
              </w:rPr>
              <w:fldChar w:fldCharType="end"/>
            </w:r>
          </w:p>
        </w:tc>
      </w:tr>
      <w:tr w:rsidR="008E6533" w:rsidRPr="0001000C" w14:paraId="29F87A1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8E6533" w:rsidRPr="00DC57A2" w:rsidRDefault="008E6533" w:rsidP="00681752">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0C4FBD9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shd w:val="clear" w:color="auto" w:fill="E7E6E6" w:themeFill="background2"/>
          </w:tcPr>
          <w:p w14:paraId="6A2A156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79242D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611BE71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478AC2D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sidRPr="002352DD">
              <w:rPr>
                <w:sz w:val="18"/>
                <w:szCs w:val="18"/>
              </w:rPr>
              <w:fldChar w:fldCharType="separate"/>
            </w:r>
            <w:r w:rsidRPr="008E6533">
              <w:rPr>
                <w:noProof/>
                <w:sz w:val="18"/>
                <w:szCs w:val="18"/>
              </w:rPr>
              <w:t>(65)</w:t>
            </w:r>
            <w:r w:rsidRPr="002352DD">
              <w:rPr>
                <w:sz w:val="18"/>
                <w:szCs w:val="18"/>
              </w:rPr>
              <w:fldChar w:fldCharType="end"/>
            </w:r>
          </w:p>
        </w:tc>
      </w:tr>
      <w:tr w:rsidR="008E6533" w:rsidRPr="0001000C" w14:paraId="047A6D5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8E6533" w:rsidRDefault="008E6533" w:rsidP="0068175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2C342F95" w14:textId="77777777" w:rsidR="008E6533" w:rsidRPr="0079434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F2DA9">
              <w:rPr>
                <w:sz w:val="18"/>
                <w:szCs w:val="18"/>
              </w:rPr>
              <w:t>17050630</w:t>
            </w:r>
          </w:p>
        </w:tc>
        <w:tc>
          <w:tcPr>
            <w:tcW w:w="0" w:type="auto"/>
          </w:tcPr>
          <w:p w14:paraId="69123161" w14:textId="69EAD620"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9FD56A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6F29E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4B1165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w:t>
            </w:r>
          </w:p>
        </w:tc>
        <w:tc>
          <w:tcPr>
            <w:tcW w:w="0" w:type="auto"/>
          </w:tcPr>
          <w:p w14:paraId="38B304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6B847F3" w14:textId="77777777" w:rsidR="008E6533" w:rsidRPr="0045773A"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26AD10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 100 assessed with cardiac CT</w:t>
            </w:r>
          </w:p>
        </w:tc>
        <w:tc>
          <w:tcPr>
            <w:tcW w:w="0" w:type="auto"/>
          </w:tcPr>
          <w:p w14:paraId="5860611D" w14:textId="2AFF615D"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Pr>
                <w:sz w:val="18"/>
                <w:szCs w:val="18"/>
              </w:rPr>
              <w:fldChar w:fldCharType="separate"/>
            </w:r>
            <w:r w:rsidRPr="008E6533">
              <w:rPr>
                <w:noProof/>
                <w:sz w:val="18"/>
                <w:szCs w:val="18"/>
              </w:rPr>
              <w:t>(130)</w:t>
            </w:r>
            <w:r>
              <w:rPr>
                <w:sz w:val="18"/>
                <w:szCs w:val="18"/>
              </w:rPr>
              <w:fldChar w:fldCharType="end"/>
            </w:r>
          </w:p>
        </w:tc>
      </w:tr>
      <w:tr w:rsidR="008E6533" w:rsidRPr="0001000C" w14:paraId="48DB9C0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1562B434"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7C39">
              <w:rPr>
                <w:sz w:val="18"/>
                <w:szCs w:val="18"/>
              </w:rPr>
              <w:t>24379691</w:t>
            </w:r>
          </w:p>
        </w:tc>
        <w:tc>
          <w:tcPr>
            <w:tcW w:w="0" w:type="auto"/>
          </w:tcPr>
          <w:p w14:paraId="06A7F30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422251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5CF682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7F5A4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tcPr>
          <w:p w14:paraId="25B5933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41DDFD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7C4B35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 (ACAI)</w:t>
            </w:r>
          </w:p>
        </w:tc>
        <w:tc>
          <w:tcPr>
            <w:tcW w:w="0" w:type="auto"/>
          </w:tcPr>
          <w:p w14:paraId="6C566132" w14:textId="7C1F4F0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31)","plainTextFormattedCitation":"(131)","previouslyFormattedCitation":"(141)"},"properties":{"noteIndex":0},"schema":"https://github.com/citation-style-language/schema/raw/master/csl-citation.json"}</w:instrText>
            </w:r>
            <w:r>
              <w:rPr>
                <w:sz w:val="18"/>
                <w:szCs w:val="18"/>
              </w:rPr>
              <w:fldChar w:fldCharType="separate"/>
            </w:r>
            <w:r w:rsidRPr="008E6533">
              <w:rPr>
                <w:noProof/>
                <w:sz w:val="18"/>
                <w:szCs w:val="18"/>
              </w:rPr>
              <w:t>(131)</w:t>
            </w:r>
            <w:r>
              <w:rPr>
                <w:sz w:val="18"/>
                <w:szCs w:val="18"/>
              </w:rPr>
              <w:fldChar w:fldCharType="end"/>
            </w:r>
          </w:p>
        </w:tc>
      </w:tr>
      <w:tr w:rsidR="008E6533" w:rsidRPr="0001000C" w14:paraId="5B37145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BFE4CF4"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55DB0940"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4EFEC99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87C0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ED0B8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DF36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44F46A" w14:textId="77777777" w:rsidR="008E6533" w:rsidRPr="008A18D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615FF9" w14:textId="77777777" w:rsidR="008E6533" w:rsidRPr="008B7C3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45ABA8A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71D6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7363ABF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8E6533" w:rsidRDefault="008E6533" w:rsidP="0068175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542BB6BD" w14:textId="77777777" w:rsidR="008E6533" w:rsidRPr="00FC108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1DFC">
              <w:rPr>
                <w:sz w:val="18"/>
                <w:szCs w:val="18"/>
              </w:rPr>
              <w:t>25805429</w:t>
            </w:r>
          </w:p>
        </w:tc>
        <w:tc>
          <w:tcPr>
            <w:tcW w:w="0" w:type="auto"/>
          </w:tcPr>
          <w:p w14:paraId="2C0E658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F5A937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0D8DD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C5C9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40C855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8146BA" w14:textId="77777777" w:rsidR="008E6533" w:rsidRPr="000C0B1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5A834681" w14:textId="77777777" w:rsidR="008E6533" w:rsidRPr="00331DE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0" w:type="auto"/>
          </w:tcPr>
          <w:p w14:paraId="7934A325" w14:textId="01EFD13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4)","plainTextFormattedCitation":"(134)","previouslyFormattedCitation":"(145)"},"properties":{"noteIndex":0},"schema":"https://github.com/citation-style-language/schema/raw/master/csl-citation.json"}</w:instrText>
            </w:r>
            <w:r>
              <w:rPr>
                <w:sz w:val="18"/>
                <w:szCs w:val="18"/>
              </w:rPr>
              <w:fldChar w:fldCharType="separate"/>
            </w:r>
            <w:r w:rsidRPr="008E6533">
              <w:rPr>
                <w:noProof/>
                <w:sz w:val="18"/>
                <w:szCs w:val="18"/>
              </w:rPr>
              <w:t>(134)</w:t>
            </w:r>
            <w:r>
              <w:rPr>
                <w:sz w:val="18"/>
                <w:szCs w:val="18"/>
              </w:rPr>
              <w:fldChar w:fldCharType="end"/>
            </w:r>
          </w:p>
        </w:tc>
      </w:tr>
      <w:tr w:rsidR="008E6533" w:rsidRPr="0001000C" w14:paraId="50FADFA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8E6533" w:rsidRPr="000F33AC" w:rsidRDefault="008E6533" w:rsidP="00681752">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029FDCA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shd w:val="clear" w:color="auto" w:fill="E7E6E6" w:themeFill="background2"/>
          </w:tcPr>
          <w:p w14:paraId="49DFE34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C0B17A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0097FA0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160932C" w14:textId="55585D8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5)","plainTextFormattedCitation":"(135)","previouslyFormattedCitation":"(144)"},"properties":{"noteIndex":0},"schema":"https://github.com/citation-style-language/schema/raw/master/csl-citation.json"}</w:instrText>
            </w:r>
            <w:r w:rsidRPr="002352DD">
              <w:rPr>
                <w:sz w:val="18"/>
                <w:szCs w:val="18"/>
              </w:rPr>
              <w:fldChar w:fldCharType="separate"/>
            </w:r>
            <w:r w:rsidRPr="008E6533">
              <w:rPr>
                <w:noProof/>
                <w:sz w:val="18"/>
                <w:szCs w:val="18"/>
              </w:rPr>
              <w:t>(135)</w:t>
            </w:r>
            <w:r w:rsidRPr="002352DD">
              <w:rPr>
                <w:sz w:val="18"/>
                <w:szCs w:val="18"/>
              </w:rPr>
              <w:fldChar w:fldCharType="end"/>
            </w:r>
          </w:p>
        </w:tc>
      </w:tr>
      <w:tr w:rsidR="008E6533" w:rsidRPr="0001000C" w14:paraId="69753C6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8E6533" w:rsidRPr="004B10A7" w:rsidRDefault="008E6533" w:rsidP="00681752">
            <w:pPr>
              <w:jc w:val="center"/>
              <w:rPr>
                <w:sz w:val="18"/>
                <w:szCs w:val="18"/>
              </w:rPr>
            </w:pPr>
            <w:r>
              <w:rPr>
                <w:sz w:val="18"/>
                <w:szCs w:val="18"/>
              </w:rPr>
              <w:t xml:space="preserve">Nitta </w:t>
            </w:r>
            <w:r w:rsidRPr="0019367D">
              <w:rPr>
                <w:i/>
                <w:sz w:val="18"/>
                <w:szCs w:val="18"/>
              </w:rPr>
              <w:t>et al.</w:t>
            </w:r>
          </w:p>
        </w:tc>
        <w:tc>
          <w:tcPr>
            <w:tcW w:w="0" w:type="auto"/>
            <w:shd w:val="clear" w:color="auto" w:fill="E7E6E6" w:themeFill="background2"/>
          </w:tcPr>
          <w:p w14:paraId="360901C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0347400</w:t>
            </w:r>
          </w:p>
        </w:tc>
        <w:tc>
          <w:tcPr>
            <w:tcW w:w="0" w:type="auto"/>
            <w:shd w:val="clear" w:color="auto" w:fill="E7E6E6" w:themeFill="background2"/>
          </w:tcPr>
          <w:p w14:paraId="12971B7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04B5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31B6244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39AEF9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59E6635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67E31F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624F820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1F3C5AD4" w14:textId="6D9BC04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sidRPr="002352DD">
              <w:rPr>
                <w:sz w:val="18"/>
                <w:szCs w:val="18"/>
              </w:rPr>
              <w:fldChar w:fldCharType="separate"/>
            </w:r>
            <w:r w:rsidRPr="008E6533">
              <w:rPr>
                <w:noProof/>
                <w:sz w:val="18"/>
                <w:szCs w:val="18"/>
              </w:rPr>
              <w:t>(68)</w:t>
            </w:r>
            <w:r w:rsidRPr="002352DD">
              <w:rPr>
                <w:sz w:val="18"/>
                <w:szCs w:val="18"/>
              </w:rPr>
              <w:fldChar w:fldCharType="end"/>
            </w:r>
          </w:p>
        </w:tc>
      </w:tr>
      <w:tr w:rsidR="008E6533" w:rsidRPr="0001000C" w14:paraId="083086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19AF689" w14:textId="77777777" w:rsidR="008E6533" w:rsidRPr="003A2BEF" w:rsidRDefault="008E6533" w:rsidP="00681752">
            <w:pPr>
              <w:jc w:val="center"/>
              <w:rPr>
                <w:sz w:val="18"/>
                <w:szCs w:val="18"/>
              </w:rPr>
            </w:pPr>
            <w:r>
              <w:rPr>
                <w:sz w:val="18"/>
                <w:szCs w:val="18"/>
              </w:rPr>
              <w:t xml:space="preserve">Nitta </w:t>
            </w:r>
            <w:r w:rsidRPr="00687D94">
              <w:rPr>
                <w:i/>
                <w:sz w:val="18"/>
                <w:szCs w:val="18"/>
              </w:rPr>
              <w:t>et al.</w:t>
            </w:r>
          </w:p>
        </w:tc>
        <w:tc>
          <w:tcPr>
            <w:tcW w:w="0" w:type="auto"/>
          </w:tcPr>
          <w:p w14:paraId="40F0CBAC"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30347400</w:t>
            </w:r>
          </w:p>
        </w:tc>
        <w:tc>
          <w:tcPr>
            <w:tcW w:w="0" w:type="auto"/>
          </w:tcPr>
          <w:p w14:paraId="70C260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BFDC2C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01254A7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A5B3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9</w:t>
            </w:r>
          </w:p>
        </w:tc>
        <w:tc>
          <w:tcPr>
            <w:tcW w:w="0" w:type="auto"/>
          </w:tcPr>
          <w:p w14:paraId="05DBB0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7FC6D2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09F404E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716D4658" w14:textId="336D9BF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8E6533" w:rsidRPr="0001000C" w14:paraId="3F6AC1E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8E6533" w:rsidRPr="00D31632" w:rsidRDefault="008E6533" w:rsidP="00681752">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21CD0B6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0" w:type="auto"/>
            <w:shd w:val="clear" w:color="auto" w:fill="E7E6E6" w:themeFill="background2"/>
          </w:tcPr>
          <w:p w14:paraId="523B5D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0536FA2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shd w:val="clear" w:color="auto" w:fill="E7E6E6" w:themeFill="background2"/>
          </w:tcPr>
          <w:p w14:paraId="2928418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tcPr>
          <w:p w14:paraId="0865AB56" w14:textId="2587E77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sidRPr="002352DD">
              <w:rPr>
                <w:sz w:val="18"/>
                <w:szCs w:val="18"/>
              </w:rPr>
              <w:fldChar w:fldCharType="separate"/>
            </w:r>
            <w:r w:rsidRPr="008E6533">
              <w:rPr>
                <w:noProof/>
                <w:sz w:val="18"/>
                <w:szCs w:val="18"/>
              </w:rPr>
              <w:t>(73)</w:t>
            </w:r>
            <w:r w:rsidRPr="002352DD">
              <w:rPr>
                <w:sz w:val="18"/>
                <w:szCs w:val="18"/>
              </w:rPr>
              <w:fldChar w:fldCharType="end"/>
            </w:r>
          </w:p>
        </w:tc>
      </w:tr>
      <w:tr w:rsidR="008E6533" w:rsidRPr="0001000C" w14:paraId="1CC80010"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77777777" w:rsidR="008E6533" w:rsidRPr="00311252" w:rsidRDefault="008E6533" w:rsidP="0068175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shd w:val="clear" w:color="auto" w:fill="E7E6E6" w:themeFill="background2"/>
          </w:tcPr>
          <w:p w14:paraId="4BE37E85"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shd w:val="clear" w:color="auto" w:fill="E7E6E6" w:themeFill="background2"/>
          </w:tcPr>
          <w:p w14:paraId="7179993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60F8D31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58313EA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743E0FB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5FFF4B4A"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6)","plainTextFormattedCitation":"(136)","previouslyFormattedCitation":"(146)"},"properties":{"noteIndex":0},"schema":"https://github.com/citation-style-language/schema/raw/master/csl-citation.json"}</w:instrText>
            </w:r>
            <w:r w:rsidRPr="002352DD">
              <w:rPr>
                <w:sz w:val="18"/>
                <w:szCs w:val="18"/>
              </w:rPr>
              <w:fldChar w:fldCharType="separate"/>
            </w:r>
            <w:r w:rsidRPr="008E6533">
              <w:rPr>
                <w:noProof/>
                <w:sz w:val="18"/>
                <w:szCs w:val="18"/>
              </w:rPr>
              <w:t>(136)</w:t>
            </w:r>
            <w:r w:rsidRPr="002352DD">
              <w:rPr>
                <w:sz w:val="18"/>
                <w:szCs w:val="18"/>
              </w:rPr>
              <w:fldChar w:fldCharType="end"/>
            </w:r>
          </w:p>
        </w:tc>
      </w:tr>
      <w:tr w:rsidR="00A0774A" w:rsidRPr="0001000C" w14:paraId="7F2D049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A0774A" w:rsidRDefault="00A0774A" w:rsidP="00A0774A">
            <w:pPr>
              <w:jc w:val="center"/>
              <w:rPr>
                <w:sz w:val="18"/>
                <w:szCs w:val="18"/>
              </w:rPr>
            </w:pPr>
            <w:proofErr w:type="spellStart"/>
            <w:r>
              <w:rPr>
                <w:sz w:val="18"/>
                <w:szCs w:val="18"/>
              </w:rPr>
              <w:lastRenderedPageBreak/>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007C3090"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0" w:type="auto"/>
            <w:shd w:val="clear" w:color="auto" w:fill="E7E6E6" w:themeFill="background2"/>
          </w:tcPr>
          <w:p w14:paraId="375FA3EF" w14:textId="35A2518E" w:rsidR="00A0774A" w:rsidRPr="001D4A6B"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0" w:type="auto"/>
            <w:shd w:val="clear" w:color="auto" w:fill="E7E6E6" w:themeFill="background2"/>
          </w:tcPr>
          <w:p w14:paraId="6B20D453" w14:textId="2F1F79BF"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657E6AE9" w14:textId="658E60F6"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shd w:val="clear" w:color="auto" w:fill="E7E6E6" w:themeFill="background2"/>
          </w:tcPr>
          <w:p w14:paraId="3DD8691A" w14:textId="222AAFA3"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c>
          <w:tcPr>
            <w:tcW w:w="0" w:type="auto"/>
            <w:shd w:val="clear" w:color="auto" w:fill="E7E6E6" w:themeFill="background2"/>
          </w:tcPr>
          <w:p w14:paraId="3244D8F9"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4489B9" w14:textId="77777777" w:rsidR="00A0774A" w:rsidRPr="00E71F11" w:rsidRDefault="00A0774A" w:rsidP="00A0774A">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5E6439B3"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w:t>
            </w:r>
          </w:p>
        </w:tc>
        <w:tc>
          <w:tcPr>
            <w:tcW w:w="0" w:type="auto"/>
          </w:tcPr>
          <w:p w14:paraId="46066A68" w14:textId="1700B9BD" w:rsidR="00A0774A" w:rsidRPr="002352DD"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7)","plainTextFormattedCitation":"(137)","previouslyFormattedCitation":"(147)"},"properties":{"noteIndex":0},"schema":"https://github.com/citation-style-language/schema/raw/master/csl-citation.json"}</w:instrText>
            </w:r>
            <w:r w:rsidRPr="002352DD">
              <w:rPr>
                <w:sz w:val="18"/>
                <w:szCs w:val="18"/>
              </w:rPr>
              <w:fldChar w:fldCharType="separate"/>
            </w:r>
            <w:r w:rsidRPr="008E6533">
              <w:rPr>
                <w:noProof/>
                <w:sz w:val="18"/>
                <w:szCs w:val="18"/>
              </w:rPr>
              <w:t>(137)</w:t>
            </w:r>
            <w:r w:rsidRPr="002352DD">
              <w:rPr>
                <w:sz w:val="18"/>
                <w:szCs w:val="18"/>
              </w:rPr>
              <w:fldChar w:fldCharType="end"/>
            </w:r>
          </w:p>
        </w:tc>
      </w:tr>
      <w:tr w:rsidR="00A0774A" w:rsidRPr="0001000C" w14:paraId="7C3A98A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A0774A" w:rsidRPr="006C4DC8" w:rsidRDefault="00A0774A" w:rsidP="00A0774A">
            <w:pPr>
              <w:jc w:val="center"/>
              <w:rPr>
                <w:sz w:val="18"/>
                <w:szCs w:val="18"/>
              </w:rPr>
            </w:pPr>
            <w:r>
              <w:rPr>
                <w:sz w:val="18"/>
                <w:szCs w:val="18"/>
              </w:rPr>
              <w:t xml:space="preserve">Porter </w:t>
            </w:r>
            <w:r w:rsidRPr="00687D94">
              <w:rPr>
                <w:i/>
                <w:sz w:val="18"/>
                <w:szCs w:val="18"/>
              </w:rPr>
              <w:t>et al.</w:t>
            </w:r>
          </w:p>
        </w:tc>
        <w:tc>
          <w:tcPr>
            <w:tcW w:w="0" w:type="auto"/>
          </w:tcPr>
          <w:p w14:paraId="3AB84C21" w14:textId="77777777" w:rsidR="00A0774A" w:rsidRPr="006C4DC8"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8E5AB3">
              <w:rPr>
                <w:sz w:val="18"/>
                <w:szCs w:val="18"/>
              </w:rPr>
              <w:t>17617653</w:t>
            </w:r>
          </w:p>
        </w:tc>
        <w:tc>
          <w:tcPr>
            <w:tcW w:w="0" w:type="auto"/>
          </w:tcPr>
          <w:p w14:paraId="4B4D4EF3" w14:textId="1B405772"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FDAAC9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331D42A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0491DF8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6B37F02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C046939"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04588F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76A39290" w14:textId="46A6FBCB"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Pr>
                <w:sz w:val="18"/>
                <w:szCs w:val="18"/>
              </w:rPr>
              <w:fldChar w:fldCharType="separate"/>
            </w:r>
            <w:r w:rsidRPr="008E6533">
              <w:rPr>
                <w:noProof/>
                <w:sz w:val="18"/>
                <w:szCs w:val="18"/>
              </w:rPr>
              <w:t>(138)</w:t>
            </w:r>
            <w:r>
              <w:rPr>
                <w:sz w:val="18"/>
                <w:szCs w:val="18"/>
              </w:rPr>
              <w:fldChar w:fldCharType="end"/>
            </w:r>
          </w:p>
        </w:tc>
      </w:tr>
      <w:tr w:rsidR="00A0774A" w:rsidRPr="0001000C" w14:paraId="5D7CA02D"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A0774A" w:rsidRPr="00904274" w:rsidRDefault="00A0774A" w:rsidP="00A0774A">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65ED12FD"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shd w:val="clear" w:color="auto" w:fill="E7E6E6" w:themeFill="background2"/>
          </w:tcPr>
          <w:p w14:paraId="52FE4E3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4081BD61"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768E27C3"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46985834" w14:textId="29546328"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sidRPr="002352DD">
              <w:rPr>
                <w:sz w:val="18"/>
                <w:szCs w:val="18"/>
              </w:rPr>
              <w:fldChar w:fldCharType="separate"/>
            </w:r>
            <w:r w:rsidRPr="008E6533">
              <w:rPr>
                <w:noProof/>
                <w:sz w:val="18"/>
                <w:szCs w:val="18"/>
              </w:rPr>
              <w:t>(76)</w:t>
            </w:r>
            <w:r w:rsidRPr="002352DD">
              <w:rPr>
                <w:sz w:val="18"/>
                <w:szCs w:val="18"/>
              </w:rPr>
              <w:fldChar w:fldCharType="end"/>
            </w:r>
          </w:p>
        </w:tc>
      </w:tr>
      <w:tr w:rsidR="00A0774A" w:rsidRPr="0001000C" w14:paraId="2ACA9F58"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A0774A" w:rsidRPr="00EA3005" w:rsidRDefault="00A0774A" w:rsidP="00A0774A">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238DB1AC"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shd w:val="clear" w:color="auto" w:fill="E7E6E6" w:themeFill="background2"/>
          </w:tcPr>
          <w:p w14:paraId="0DE5CC95"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43E6335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714C67D2"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B37CD9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46D7D049"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05E4899"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1C140BBF"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48136305" w14:textId="570E99A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9)","plainTextFormattedCitation":"(139)","previouslyFormattedCitation":"(149)"},"properties":{"noteIndex":0},"schema":"https://github.com/citation-style-language/schema/raw/master/csl-citation.json"}</w:instrText>
            </w:r>
            <w:r w:rsidRPr="002352DD">
              <w:rPr>
                <w:sz w:val="18"/>
                <w:szCs w:val="18"/>
              </w:rPr>
              <w:fldChar w:fldCharType="separate"/>
            </w:r>
            <w:r w:rsidRPr="008E6533">
              <w:rPr>
                <w:noProof/>
                <w:sz w:val="18"/>
                <w:szCs w:val="18"/>
              </w:rPr>
              <w:t>(139)</w:t>
            </w:r>
            <w:r w:rsidRPr="002352DD">
              <w:rPr>
                <w:sz w:val="18"/>
                <w:szCs w:val="18"/>
              </w:rPr>
              <w:fldChar w:fldCharType="end"/>
            </w:r>
          </w:p>
        </w:tc>
      </w:tr>
      <w:tr w:rsidR="00A0774A" w:rsidRPr="0001000C" w14:paraId="2CE6F5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4FB55B" w14:textId="77777777" w:rsidR="00A0774A" w:rsidRDefault="00A0774A" w:rsidP="00A0774A">
            <w:pPr>
              <w:jc w:val="center"/>
              <w:rPr>
                <w:sz w:val="18"/>
                <w:szCs w:val="18"/>
              </w:rPr>
            </w:pPr>
            <w:r>
              <w:rPr>
                <w:sz w:val="18"/>
                <w:szCs w:val="18"/>
              </w:rPr>
              <w:t xml:space="preserve">Raggi </w:t>
            </w:r>
            <w:r w:rsidRPr="00CE7F78">
              <w:rPr>
                <w:i/>
                <w:sz w:val="18"/>
                <w:szCs w:val="18"/>
              </w:rPr>
              <w:t>et al.</w:t>
            </w:r>
          </w:p>
        </w:tc>
        <w:tc>
          <w:tcPr>
            <w:tcW w:w="0" w:type="auto"/>
          </w:tcPr>
          <w:p w14:paraId="1EED3B5A" w14:textId="77777777" w:rsidR="00A0774A" w:rsidRPr="00EA3005"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tcPr>
          <w:p w14:paraId="0E0AB6A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CE42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9A7A3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4EC6E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32481E"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56E7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B43E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gatston score)</w:t>
            </w:r>
          </w:p>
        </w:tc>
        <w:tc>
          <w:tcPr>
            <w:tcW w:w="0" w:type="auto"/>
          </w:tcPr>
          <w:p w14:paraId="30183CF3" w14:textId="77777777" w:rsidR="00A0774A" w:rsidRPr="002352DD"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A0774A" w:rsidRPr="0001000C" w14:paraId="344C4B6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A0774A" w:rsidRPr="00BD03D2" w:rsidRDefault="00A0774A" w:rsidP="00A0774A">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0015880C" w14:textId="77777777" w:rsidR="00A0774A" w:rsidRPr="00F0206F"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510EC8E"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B233A22"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3179F309"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E6D5B17" w14:textId="4BC5D63D"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A0774A" w:rsidRPr="0001000C" w14:paraId="7F9FB8F4"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A0774A" w:rsidRPr="00BC5481" w:rsidRDefault="00A0774A" w:rsidP="00A0774A">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6560CA33"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19468238</w:t>
            </w:r>
          </w:p>
        </w:tc>
        <w:tc>
          <w:tcPr>
            <w:tcW w:w="0" w:type="auto"/>
            <w:shd w:val="clear" w:color="auto" w:fill="E7E6E6" w:themeFill="background2"/>
          </w:tcPr>
          <w:p w14:paraId="4D39F8F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4101D67"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3944C8D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D8CFF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7EAE3E7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D9F6D56"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6832843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7507E5B5"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4B0450E2" w14:textId="475A5118"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41)","plainTextFormattedCitation":"(141)","previouslyFormattedCitation":"(152)"},"properties":{"noteIndex":0},"schema":"https://github.com/citation-style-language/schema/raw/master/csl-citation.json"}</w:instrText>
            </w:r>
            <w:r w:rsidRPr="002352DD">
              <w:rPr>
                <w:sz w:val="18"/>
                <w:szCs w:val="18"/>
              </w:rPr>
              <w:fldChar w:fldCharType="separate"/>
            </w:r>
            <w:r w:rsidRPr="008E6533">
              <w:rPr>
                <w:noProof/>
                <w:sz w:val="18"/>
                <w:szCs w:val="18"/>
              </w:rPr>
              <w:t>(141)</w:t>
            </w:r>
            <w:r w:rsidRPr="002352DD">
              <w:rPr>
                <w:sz w:val="18"/>
                <w:szCs w:val="18"/>
              </w:rPr>
              <w:fldChar w:fldCharType="end"/>
            </w:r>
          </w:p>
        </w:tc>
      </w:tr>
      <w:tr w:rsidR="00A0774A" w:rsidRPr="0001000C" w14:paraId="731FF7D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A0774A" w:rsidRPr="000C436C" w:rsidRDefault="00A0774A" w:rsidP="00A0774A">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tcPr>
          <w:p w14:paraId="3BB1BC1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2C8A827F"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8BD136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89F663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621EEA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CC605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199D3B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55CA81E"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6EAA520D"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0" w:type="auto"/>
          </w:tcPr>
          <w:p w14:paraId="171A9DAF" w14:textId="4843A62D"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sidRPr="002352DD">
              <w:rPr>
                <w:sz w:val="18"/>
                <w:szCs w:val="18"/>
              </w:rPr>
              <w:fldChar w:fldCharType="separate"/>
            </w:r>
            <w:r w:rsidRPr="008E6533">
              <w:rPr>
                <w:noProof/>
                <w:sz w:val="18"/>
                <w:szCs w:val="18"/>
              </w:rPr>
              <w:t>(81)</w:t>
            </w:r>
            <w:r w:rsidRPr="002352DD">
              <w:rPr>
                <w:sz w:val="18"/>
                <w:szCs w:val="18"/>
              </w:rPr>
              <w:fldChar w:fldCharType="end"/>
            </w:r>
          </w:p>
        </w:tc>
      </w:tr>
      <w:tr w:rsidR="00A0774A" w:rsidRPr="0001000C" w14:paraId="06CED48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A0774A" w:rsidRPr="00EF780B" w:rsidRDefault="00A0774A" w:rsidP="00A0774A">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46FFF65C" w14:textId="77777777" w:rsidR="00A0774A" w:rsidRPr="00EF780B"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EC0222">
              <w:rPr>
                <w:sz w:val="18"/>
                <w:szCs w:val="18"/>
              </w:rPr>
              <w:t>16647710</w:t>
            </w:r>
          </w:p>
        </w:tc>
        <w:tc>
          <w:tcPr>
            <w:tcW w:w="0" w:type="auto"/>
          </w:tcPr>
          <w:p w14:paraId="649AF6FE" w14:textId="30056CC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28026AB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FC55674"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for renal transplant evaluation)</w:t>
            </w:r>
          </w:p>
        </w:tc>
        <w:tc>
          <w:tcPr>
            <w:tcW w:w="0" w:type="auto"/>
          </w:tcPr>
          <w:p w14:paraId="5092AE2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262F09E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59C65B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0BF72C86" w14:textId="7122BB5D"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 (</w:t>
            </w:r>
            <w:r w:rsidRPr="00B97884">
              <w:rPr>
                <w:sz w:val="18"/>
                <w:szCs w:val="18"/>
              </w:rPr>
              <w:t>Mitral annular calcification</w:t>
            </w:r>
            <w:r>
              <w:rPr>
                <w:sz w:val="18"/>
                <w:szCs w:val="18"/>
              </w:rPr>
              <w:t>) assessed with echocardiography</w:t>
            </w:r>
          </w:p>
        </w:tc>
        <w:tc>
          <w:tcPr>
            <w:tcW w:w="0" w:type="auto"/>
          </w:tcPr>
          <w:p w14:paraId="2473BAB7" w14:textId="5DD4C155"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3)","plainTextFormattedCitation":"(143)","previouslyFormattedCitation":"(154)"},"properties":{"noteIndex":0},"schema":"https://github.com/citation-style-language/schema/raw/master/csl-citation.json"}</w:instrText>
            </w:r>
            <w:r>
              <w:rPr>
                <w:sz w:val="18"/>
                <w:szCs w:val="18"/>
              </w:rPr>
              <w:fldChar w:fldCharType="separate"/>
            </w:r>
            <w:r w:rsidRPr="008E6533">
              <w:rPr>
                <w:noProof/>
                <w:sz w:val="18"/>
                <w:szCs w:val="18"/>
              </w:rPr>
              <w:t>(143)</w:t>
            </w:r>
            <w:r>
              <w:rPr>
                <w:sz w:val="18"/>
                <w:szCs w:val="18"/>
              </w:rPr>
              <w:fldChar w:fldCharType="end"/>
            </w:r>
          </w:p>
        </w:tc>
      </w:tr>
      <w:tr w:rsidR="00A0774A" w:rsidRPr="0001000C" w14:paraId="4E799E50"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A0774A" w:rsidRPr="00DC0622" w:rsidRDefault="00A0774A" w:rsidP="00A0774A">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6B17D6D5"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0" w:type="auto"/>
            <w:shd w:val="clear" w:color="auto" w:fill="E7E6E6" w:themeFill="background2"/>
          </w:tcPr>
          <w:p w14:paraId="0C998AD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B49EF8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2E779544"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7E9BD43F"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sidRPr="002352DD">
              <w:rPr>
                <w:sz w:val="18"/>
                <w:szCs w:val="18"/>
              </w:rPr>
              <w:fldChar w:fldCharType="separate"/>
            </w:r>
            <w:r w:rsidRPr="008E6533">
              <w:rPr>
                <w:noProof/>
                <w:sz w:val="18"/>
                <w:szCs w:val="18"/>
              </w:rPr>
              <w:t>(82)</w:t>
            </w:r>
            <w:r w:rsidRPr="002352DD">
              <w:rPr>
                <w:sz w:val="18"/>
                <w:szCs w:val="18"/>
              </w:rPr>
              <w:fldChar w:fldCharType="end"/>
            </w:r>
          </w:p>
        </w:tc>
      </w:tr>
      <w:tr w:rsidR="00A0774A" w:rsidRPr="0001000C" w14:paraId="1F1D67B2"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A0774A" w:rsidRDefault="00A0774A" w:rsidP="00A0774A">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6DCE480F" w14:textId="77777777" w:rsidR="00A0774A" w:rsidRPr="00F0206F"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1DAF5EB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8662865" w14:textId="77777777" w:rsidR="00A0774A" w:rsidRPr="00472136"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42288F7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2914D433" w14:textId="1CFDCAA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Pr>
                <w:sz w:val="18"/>
                <w:szCs w:val="18"/>
              </w:rPr>
              <w:fldChar w:fldCharType="separate"/>
            </w:r>
            <w:r w:rsidRPr="008E6533">
              <w:rPr>
                <w:noProof/>
                <w:sz w:val="18"/>
                <w:szCs w:val="18"/>
              </w:rPr>
              <w:t>(83)</w:t>
            </w:r>
            <w:r>
              <w:rPr>
                <w:sz w:val="18"/>
                <w:szCs w:val="18"/>
              </w:rPr>
              <w:fldChar w:fldCharType="end"/>
            </w:r>
          </w:p>
        </w:tc>
      </w:tr>
      <w:tr w:rsidR="00A0774A" w:rsidRPr="0001000C" w14:paraId="5D5035C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A0774A" w:rsidRPr="00BA368F" w:rsidRDefault="00A0774A" w:rsidP="00A0774A">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D760D9A"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shd w:val="clear" w:color="auto" w:fill="E7E6E6" w:themeFill="background2"/>
          </w:tcPr>
          <w:p w14:paraId="44F4AF4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5A4554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5C6913BB" w14:textId="55F7F4C1"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uperficial femoral artery calcification on computed tomography</w:t>
            </w:r>
          </w:p>
        </w:tc>
        <w:tc>
          <w:tcPr>
            <w:tcW w:w="0" w:type="auto"/>
            <w:shd w:val="clear" w:color="auto" w:fill="E7E6E6" w:themeFill="background2"/>
          </w:tcPr>
          <w:p w14:paraId="4626E5F1" w14:textId="099034AA"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44)","plainTextFormattedCitation":"(144)","previouslyFormattedCitation":"(155)"},"properties":{"noteIndex":0},"schema":"https://github.com/citation-style-language/schema/raw/master/csl-citation.json"}</w:instrText>
            </w:r>
            <w:r w:rsidRPr="002352DD">
              <w:rPr>
                <w:sz w:val="18"/>
                <w:szCs w:val="18"/>
              </w:rPr>
              <w:fldChar w:fldCharType="separate"/>
            </w:r>
            <w:r w:rsidRPr="008E6533">
              <w:rPr>
                <w:noProof/>
                <w:sz w:val="18"/>
                <w:szCs w:val="18"/>
              </w:rPr>
              <w:t>(144)</w:t>
            </w:r>
            <w:r w:rsidRPr="002352DD">
              <w:rPr>
                <w:sz w:val="18"/>
                <w:szCs w:val="18"/>
              </w:rPr>
              <w:fldChar w:fldCharType="end"/>
            </w:r>
          </w:p>
        </w:tc>
      </w:tr>
      <w:tr w:rsidR="00A0774A" w:rsidRPr="0001000C" w14:paraId="51C8151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A0774A" w:rsidRDefault="00A0774A" w:rsidP="00A0774A">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56C4B291" w14:textId="77777777" w:rsidR="00A0774A" w:rsidRPr="008C7685"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tcPr>
          <w:p w14:paraId="53034A81" w14:textId="5260E3DC"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404E0AE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D064506"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4492B49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4B280F8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AE7963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17B7BDA"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w:t>
            </w:r>
            <w:r>
              <w:rPr>
                <w:sz w:val="18"/>
                <w:szCs w:val="18"/>
              </w:rPr>
              <w:lastRenderedPageBreak/>
              <w:t xml:space="preserve">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794B1DED" w14:textId="65EDD122"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46)","plainTextFormattedCitation":"(146)","previouslyFormattedCitation":"(157)"},"properties":{"noteIndex":0},"schema":"https://github.com/citation-style-language/schema/raw/master/csl-citation.json"}</w:instrText>
            </w:r>
            <w:r>
              <w:rPr>
                <w:sz w:val="18"/>
                <w:szCs w:val="18"/>
              </w:rPr>
              <w:fldChar w:fldCharType="separate"/>
            </w:r>
            <w:r w:rsidRPr="008E6533">
              <w:rPr>
                <w:noProof/>
                <w:sz w:val="18"/>
                <w:szCs w:val="18"/>
              </w:rPr>
              <w:t>(146)</w:t>
            </w:r>
            <w:r>
              <w:rPr>
                <w:sz w:val="18"/>
                <w:szCs w:val="18"/>
              </w:rPr>
              <w:fldChar w:fldCharType="end"/>
            </w:r>
          </w:p>
        </w:tc>
      </w:tr>
      <w:tr w:rsidR="00A0774A" w:rsidRPr="0001000C" w14:paraId="50DF0F3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3DE12D0" w14:textId="77777777" w:rsidR="00A0774A" w:rsidRDefault="00A0774A" w:rsidP="00A0774A">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798467E9" w14:textId="77777777" w:rsidR="00A0774A" w:rsidRPr="008C7685"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4981">
              <w:rPr>
                <w:sz w:val="18"/>
                <w:szCs w:val="18"/>
              </w:rPr>
              <w:t>21224493</w:t>
            </w:r>
          </w:p>
        </w:tc>
        <w:tc>
          <w:tcPr>
            <w:tcW w:w="0" w:type="auto"/>
          </w:tcPr>
          <w:p w14:paraId="6793583E"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AD337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9B45A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CAE138"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2EEFD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in CKD patients with diabetes</w:t>
            </w:r>
          </w:p>
        </w:tc>
        <w:tc>
          <w:tcPr>
            <w:tcW w:w="0" w:type="auto"/>
          </w:tcPr>
          <w:p w14:paraId="79B50AB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3169CE8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23D63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A0774A" w:rsidRPr="0001000C" w14:paraId="457A76D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A0774A" w:rsidRDefault="00A0774A" w:rsidP="00A0774A">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5E3C2B38" w14:textId="77777777" w:rsidR="00A0774A" w:rsidRPr="00383A8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552E92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6A5D0E9F" w14:textId="77777777" w:rsidR="00A0774A" w:rsidRPr="00383A8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0F06CA6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129050DA" w14:textId="39FB1108" w:rsidR="00A0774A" w:rsidRPr="002352DD"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Pr>
                <w:sz w:val="18"/>
                <w:szCs w:val="18"/>
              </w:rPr>
              <w:fldChar w:fldCharType="separate"/>
            </w:r>
            <w:r w:rsidRPr="008E6533">
              <w:rPr>
                <w:noProof/>
                <w:sz w:val="18"/>
                <w:szCs w:val="18"/>
              </w:rPr>
              <w:t>(147)</w:t>
            </w:r>
            <w:r>
              <w:rPr>
                <w:sz w:val="18"/>
                <w:szCs w:val="18"/>
              </w:rPr>
              <w:fldChar w:fldCharType="end"/>
            </w:r>
          </w:p>
        </w:tc>
      </w:tr>
      <w:tr w:rsidR="00A0774A" w:rsidRPr="0001000C" w14:paraId="7F67B5CA"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A0774A" w:rsidRPr="004408F3" w:rsidRDefault="00A0774A" w:rsidP="00A0774A">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28F98401" w14:textId="77777777" w:rsidR="00A0774A" w:rsidRPr="00771035"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0" w:type="auto"/>
            <w:shd w:val="clear" w:color="auto" w:fill="E7E6E6" w:themeFill="background2"/>
          </w:tcPr>
          <w:p w14:paraId="0749EB1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1AC5569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1F968E7B"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6DE4D90D" w14:textId="4887489F"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8)","plainTextFormattedCitation":"(148)","previouslyFormattedCitation":"(159)"},"properties":{"noteIndex":0},"schema":"https://github.com/citation-style-language/schema/raw/master/csl-citation.json"}</w:instrText>
            </w:r>
            <w:r w:rsidRPr="002352DD">
              <w:rPr>
                <w:sz w:val="18"/>
                <w:szCs w:val="18"/>
              </w:rPr>
              <w:fldChar w:fldCharType="separate"/>
            </w:r>
            <w:r w:rsidRPr="008E6533">
              <w:rPr>
                <w:noProof/>
                <w:sz w:val="18"/>
                <w:szCs w:val="18"/>
              </w:rPr>
              <w:t>(148)</w:t>
            </w:r>
            <w:r w:rsidRPr="002352DD">
              <w:rPr>
                <w:sz w:val="18"/>
                <w:szCs w:val="18"/>
              </w:rPr>
              <w:fldChar w:fldCharType="end"/>
            </w:r>
          </w:p>
        </w:tc>
      </w:tr>
      <w:tr w:rsidR="00A0774A" w:rsidRPr="0001000C" w14:paraId="4C1C4EE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A0774A" w:rsidRPr="00145DA2" w:rsidRDefault="00A0774A" w:rsidP="00A0774A">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78057D99"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0" w:type="auto"/>
            <w:shd w:val="clear" w:color="auto" w:fill="E7E6E6" w:themeFill="background2"/>
          </w:tcPr>
          <w:p w14:paraId="05B04D7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C0E580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6D5501A0"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5F1E1F6"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352DD">
              <w:rPr>
                <w:sz w:val="18"/>
                <w:szCs w:val="18"/>
              </w:rPr>
              <w:fldChar w:fldCharType="separate"/>
            </w:r>
            <w:r w:rsidRPr="008E6533">
              <w:rPr>
                <w:noProof/>
                <w:sz w:val="18"/>
                <w:szCs w:val="18"/>
              </w:rPr>
              <w:t>(88)</w:t>
            </w:r>
            <w:r w:rsidRPr="002352DD">
              <w:rPr>
                <w:sz w:val="18"/>
                <w:szCs w:val="18"/>
              </w:rPr>
              <w:fldChar w:fldCharType="end"/>
            </w:r>
          </w:p>
        </w:tc>
      </w:tr>
      <w:tr w:rsidR="00A0774A" w:rsidRPr="0001000C" w14:paraId="3CB8646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A0774A" w:rsidRDefault="00A0774A" w:rsidP="00A0774A">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5FF5A7C0" w14:textId="77777777" w:rsidR="00A0774A" w:rsidRPr="00E31F4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90397">
              <w:rPr>
                <w:sz w:val="18"/>
                <w:szCs w:val="18"/>
              </w:rPr>
              <w:t>23159099</w:t>
            </w:r>
          </w:p>
        </w:tc>
        <w:tc>
          <w:tcPr>
            <w:tcW w:w="0" w:type="auto"/>
          </w:tcPr>
          <w:p w14:paraId="6E316928"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789C1FC2"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87B5BFA"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843B18"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1</w:t>
            </w:r>
          </w:p>
        </w:tc>
        <w:tc>
          <w:tcPr>
            <w:tcW w:w="0" w:type="auto"/>
          </w:tcPr>
          <w:p w14:paraId="1EDBE72E" w14:textId="77777777" w:rsidR="00A0774A" w:rsidRPr="00452D90"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754092EB"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49513EF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4CE8DA9A" w14:textId="581991DA"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Pr>
                <w:sz w:val="18"/>
                <w:szCs w:val="18"/>
              </w:rPr>
              <w:fldChar w:fldCharType="separate"/>
            </w:r>
            <w:r w:rsidRPr="008E6533">
              <w:rPr>
                <w:noProof/>
                <w:sz w:val="18"/>
                <w:szCs w:val="18"/>
              </w:rPr>
              <w:t>(150)</w:t>
            </w:r>
            <w:r>
              <w:rPr>
                <w:sz w:val="18"/>
                <w:szCs w:val="18"/>
              </w:rPr>
              <w:fldChar w:fldCharType="end"/>
            </w:r>
          </w:p>
          <w:p w14:paraId="1C17161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A0774A" w:rsidRPr="0001000C" w14:paraId="4BAA2484"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A0774A" w:rsidRPr="00222660" w:rsidRDefault="00A0774A" w:rsidP="00A0774A">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68AC785E"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2660">
              <w:rPr>
                <w:sz w:val="18"/>
                <w:szCs w:val="18"/>
              </w:rPr>
              <w:t>24447254</w:t>
            </w:r>
          </w:p>
        </w:tc>
        <w:tc>
          <w:tcPr>
            <w:tcW w:w="0" w:type="auto"/>
            <w:shd w:val="clear" w:color="auto" w:fill="E7E6E6" w:themeFill="background2"/>
          </w:tcPr>
          <w:p w14:paraId="3B929A3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75BA0CB"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13441E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CD1BABA"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Pelvic and lumbar spine lateral radiography </w:t>
            </w:r>
          </w:p>
          <w:p w14:paraId="04F529B2"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4C4D4703" w14:textId="7078886D"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51)","plainTextFormattedCitation":"(151)","previouslyFormattedCitation":"(162)"},"properties":{"noteIndex":0},"schema":"https://github.com/citation-style-language/schema/raw/master/csl-citation.json"}</w:instrText>
            </w:r>
            <w:r w:rsidRPr="002352DD">
              <w:rPr>
                <w:sz w:val="18"/>
                <w:szCs w:val="18"/>
              </w:rPr>
              <w:fldChar w:fldCharType="separate"/>
            </w:r>
            <w:r w:rsidRPr="008E6533">
              <w:rPr>
                <w:noProof/>
                <w:sz w:val="18"/>
                <w:szCs w:val="18"/>
              </w:rPr>
              <w:t>(151)</w:t>
            </w:r>
            <w:r w:rsidRPr="002352DD">
              <w:rPr>
                <w:sz w:val="18"/>
                <w:szCs w:val="18"/>
              </w:rPr>
              <w:fldChar w:fldCharType="end"/>
            </w:r>
          </w:p>
        </w:tc>
      </w:tr>
      <w:tr w:rsidR="00A0774A" w:rsidRPr="0001000C" w14:paraId="6707F5D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A0774A" w:rsidRDefault="00A0774A" w:rsidP="00A0774A">
            <w:pPr>
              <w:jc w:val="center"/>
              <w:rPr>
                <w:sz w:val="18"/>
                <w:szCs w:val="18"/>
              </w:rPr>
            </w:pPr>
            <w:r>
              <w:rPr>
                <w:sz w:val="18"/>
                <w:szCs w:val="18"/>
              </w:rPr>
              <w:t xml:space="preserve">Wang </w:t>
            </w:r>
            <w:r w:rsidRPr="00060830">
              <w:rPr>
                <w:i/>
                <w:sz w:val="18"/>
                <w:szCs w:val="18"/>
              </w:rPr>
              <w:t>et al</w:t>
            </w:r>
          </w:p>
        </w:tc>
        <w:tc>
          <w:tcPr>
            <w:tcW w:w="0" w:type="auto"/>
          </w:tcPr>
          <w:p w14:paraId="30D38A60" w14:textId="77777777" w:rsidR="00A0774A" w:rsidRPr="00DB67AD"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060830">
              <w:rPr>
                <w:sz w:val="18"/>
                <w:szCs w:val="18"/>
              </w:rPr>
              <w:t>30989586</w:t>
            </w:r>
          </w:p>
        </w:tc>
        <w:tc>
          <w:tcPr>
            <w:tcW w:w="0" w:type="auto"/>
          </w:tcPr>
          <w:p w14:paraId="3E70455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41FEFFE"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846CCA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F24D89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8</w:t>
            </w:r>
          </w:p>
        </w:tc>
        <w:tc>
          <w:tcPr>
            <w:tcW w:w="0" w:type="auto"/>
          </w:tcPr>
          <w:p w14:paraId="6395D0C0" w14:textId="77777777" w:rsidR="00A0774A" w:rsidRPr="00DB67AD"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57642E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24F2242A" w14:textId="77777777" w:rsidR="00A0774A" w:rsidRPr="00DB67AD"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78621D38" w14:textId="54DDC823"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Pr>
                <w:sz w:val="18"/>
                <w:szCs w:val="18"/>
              </w:rPr>
              <w:fldChar w:fldCharType="separate"/>
            </w:r>
            <w:r w:rsidRPr="008E6533">
              <w:rPr>
                <w:noProof/>
                <w:sz w:val="18"/>
                <w:szCs w:val="18"/>
              </w:rPr>
              <w:t>(152)</w:t>
            </w:r>
            <w:r>
              <w:rPr>
                <w:sz w:val="18"/>
                <w:szCs w:val="18"/>
              </w:rPr>
              <w:fldChar w:fldCharType="end"/>
            </w:r>
          </w:p>
        </w:tc>
      </w:tr>
      <w:tr w:rsidR="00A0774A" w:rsidRPr="0001000C" w14:paraId="1470A5B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6FF754" w14:textId="77777777" w:rsidR="00A0774A" w:rsidRPr="009A4082" w:rsidRDefault="00A0774A" w:rsidP="00A0774A">
            <w:pPr>
              <w:jc w:val="center"/>
              <w:rPr>
                <w:sz w:val="18"/>
                <w:szCs w:val="18"/>
              </w:rPr>
            </w:pPr>
            <w:r>
              <w:rPr>
                <w:sz w:val="18"/>
                <w:szCs w:val="18"/>
              </w:rPr>
              <w:t xml:space="preserve">Wang </w:t>
            </w:r>
            <w:r w:rsidRPr="008C7685">
              <w:rPr>
                <w:i/>
                <w:sz w:val="18"/>
                <w:szCs w:val="18"/>
              </w:rPr>
              <w:t>et al.</w:t>
            </w:r>
          </w:p>
        </w:tc>
        <w:tc>
          <w:tcPr>
            <w:tcW w:w="0" w:type="auto"/>
          </w:tcPr>
          <w:p w14:paraId="5D701566" w14:textId="77777777" w:rsidR="00A0774A" w:rsidRPr="009A408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24747427</w:t>
            </w:r>
          </w:p>
        </w:tc>
        <w:tc>
          <w:tcPr>
            <w:tcW w:w="0" w:type="auto"/>
          </w:tcPr>
          <w:p w14:paraId="2FF1D9A0"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C36945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4E660F9"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522D1F4"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73DD388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8CEB0C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7C6036AD" w14:textId="77777777" w:rsidR="00A0774A" w:rsidRPr="008C7685"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w:t>
            </w:r>
            <w:r>
              <w:rPr>
                <w:sz w:val="18"/>
                <w:szCs w:val="18"/>
              </w:rPr>
              <w:lastRenderedPageBreak/>
              <w:t xml:space="preserve">of the </w:t>
            </w:r>
            <w:r w:rsidRPr="008C7685">
              <w:rPr>
                <w:sz w:val="18"/>
                <w:szCs w:val="18"/>
              </w:rPr>
              <w:t>of the left main, left anterior descending, left</w:t>
            </w:r>
          </w:p>
          <w:p w14:paraId="121E852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circumflex, and right coronary arteries</w:t>
            </w:r>
          </w:p>
        </w:tc>
        <w:tc>
          <w:tcPr>
            <w:tcW w:w="0" w:type="auto"/>
          </w:tcPr>
          <w:p w14:paraId="37E62D9D" w14:textId="738BB1EE"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Pr>
                <w:sz w:val="18"/>
                <w:szCs w:val="18"/>
              </w:rPr>
              <w:fldChar w:fldCharType="separate"/>
            </w:r>
            <w:r w:rsidRPr="008E6533">
              <w:rPr>
                <w:noProof/>
                <w:sz w:val="18"/>
                <w:szCs w:val="18"/>
              </w:rPr>
              <w:t>(153)</w:t>
            </w:r>
            <w:r>
              <w:rPr>
                <w:sz w:val="18"/>
                <w:szCs w:val="18"/>
              </w:rPr>
              <w:fldChar w:fldCharType="end"/>
            </w:r>
          </w:p>
        </w:tc>
      </w:tr>
      <w:tr w:rsidR="00A0774A" w:rsidRPr="0001000C" w14:paraId="2726AFF5" w14:textId="77777777" w:rsidTr="00FA0DE5">
        <w:tc>
          <w:tcPr>
            <w:cnfStyle w:val="001000000000" w:firstRow="0" w:lastRow="0" w:firstColumn="1" w:lastColumn="0" w:oddVBand="0" w:evenVBand="0" w:oddHBand="0" w:evenHBand="0" w:firstRowFirstColumn="0" w:firstRowLastColumn="0" w:lastRowFirstColumn="0" w:lastRowLastColumn="0"/>
            <w:tcW w:w="0" w:type="auto"/>
          </w:tcPr>
          <w:p w14:paraId="40925AD6" w14:textId="77777777" w:rsidR="00A0774A" w:rsidRDefault="00A0774A" w:rsidP="00A0774A">
            <w:pPr>
              <w:jc w:val="center"/>
              <w:rPr>
                <w:sz w:val="18"/>
                <w:szCs w:val="18"/>
              </w:rPr>
            </w:pPr>
            <w:r>
              <w:rPr>
                <w:sz w:val="18"/>
                <w:szCs w:val="18"/>
              </w:rPr>
              <w:t xml:space="preserve">Yamada </w:t>
            </w:r>
            <w:r w:rsidRPr="00D44212">
              <w:rPr>
                <w:i/>
                <w:sz w:val="18"/>
                <w:szCs w:val="18"/>
              </w:rPr>
              <w:t>et al.</w:t>
            </w:r>
          </w:p>
        </w:tc>
        <w:tc>
          <w:tcPr>
            <w:tcW w:w="0" w:type="auto"/>
          </w:tcPr>
          <w:p w14:paraId="49B39929" w14:textId="77777777" w:rsidR="00A0774A" w:rsidRPr="00FF4E67"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4212">
              <w:rPr>
                <w:sz w:val="18"/>
                <w:szCs w:val="18"/>
              </w:rPr>
              <w:t>18760286</w:t>
            </w:r>
          </w:p>
        </w:tc>
        <w:tc>
          <w:tcPr>
            <w:tcW w:w="0" w:type="auto"/>
          </w:tcPr>
          <w:p w14:paraId="0A07966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022E05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35043B8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6D459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112D87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B0732C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2E331B0A" w14:textId="77777777" w:rsidR="00A0774A" w:rsidRPr="00FA0DE5"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Vascular</w:t>
            </w:r>
          </w:p>
          <w:p w14:paraId="79A10AF2"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322DEE96" w14:textId="2BDB4098"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54)","plainTextFormattedCitation":"(154)","previouslyFormattedCitation":"(165)"},"properties":{"noteIndex":0},"schema":"https://github.com/citation-style-language/schema/raw/master/csl-citation.json"}</w:instrText>
            </w:r>
            <w:r>
              <w:rPr>
                <w:sz w:val="18"/>
                <w:szCs w:val="18"/>
              </w:rPr>
              <w:fldChar w:fldCharType="separate"/>
            </w:r>
            <w:r w:rsidRPr="008E6533">
              <w:rPr>
                <w:noProof/>
                <w:sz w:val="18"/>
                <w:szCs w:val="18"/>
              </w:rPr>
              <w:t>(154)</w:t>
            </w:r>
            <w:r>
              <w:rPr>
                <w:sz w:val="18"/>
                <w:szCs w:val="18"/>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57375DF2" w:rsidR="001B4FDB" w:rsidRDefault="001B4FDB" w:rsidP="001B4FDB">
      <w:pPr>
        <w:pStyle w:val="a7"/>
      </w:pPr>
      <w:r>
        <w:lastRenderedPageBreak/>
        <w:t xml:space="preserve">Table 3. </w:t>
      </w:r>
      <w:r w:rsidR="00AF3BB6">
        <w:t>G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139"/>
        <w:gridCol w:w="947"/>
        <w:gridCol w:w="1155"/>
        <w:gridCol w:w="587"/>
        <w:gridCol w:w="915"/>
        <w:gridCol w:w="806"/>
        <w:gridCol w:w="1487"/>
        <w:gridCol w:w="3151"/>
        <w:gridCol w:w="3172"/>
        <w:gridCol w:w="599"/>
      </w:tblGrid>
      <w:tr w:rsidR="008E6533" w:rsidRPr="0001000C" w14:paraId="39740F23" w14:textId="77777777" w:rsidTr="00F7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8E6533" w:rsidRPr="0001000C" w:rsidRDefault="008E6533" w:rsidP="00F741BD">
            <w:pPr>
              <w:jc w:val="center"/>
              <w:rPr>
                <w:sz w:val="18"/>
                <w:szCs w:val="18"/>
              </w:rPr>
            </w:pPr>
            <w:r>
              <w:rPr>
                <w:sz w:val="18"/>
                <w:szCs w:val="18"/>
              </w:rPr>
              <w:t>Author</w:t>
            </w:r>
            <w:r w:rsidR="009D1C4B">
              <w:rPr>
                <w:sz w:val="18"/>
                <w:szCs w:val="18"/>
              </w:rPr>
              <w:t>s</w:t>
            </w:r>
          </w:p>
        </w:tc>
        <w:tc>
          <w:tcPr>
            <w:tcW w:w="0" w:type="auto"/>
          </w:tcPr>
          <w:p w14:paraId="136E94ED" w14:textId="77777777" w:rsidR="008E6533"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145407A4"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8E6533" w:rsidRPr="0001000C" w:rsidRDefault="009D1C4B"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008E6533" w:rsidRPr="0001000C">
              <w:rPr>
                <w:sz w:val="18"/>
                <w:szCs w:val="18"/>
              </w:rPr>
              <w:t>ample</w:t>
            </w:r>
            <w:r>
              <w:rPr>
                <w:sz w:val="18"/>
                <w:szCs w:val="18"/>
              </w:rPr>
              <w:t xml:space="preserve"> size</w:t>
            </w:r>
          </w:p>
        </w:tc>
        <w:tc>
          <w:tcPr>
            <w:tcW w:w="0" w:type="auto"/>
          </w:tcPr>
          <w:p w14:paraId="322A08DC"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11A2B7D1"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2A7282E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8E6533" w:rsidRPr="0001000C" w14:paraId="308AA29C" w14:textId="77777777" w:rsidTr="005B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8E6533" w:rsidRPr="00AC1BF4" w:rsidRDefault="008E6533" w:rsidP="008E6533">
            <w:pPr>
              <w:jc w:val="center"/>
              <w:rPr>
                <w:sz w:val="18"/>
                <w:szCs w:val="18"/>
              </w:rPr>
            </w:pPr>
            <w:r>
              <w:rPr>
                <w:sz w:val="18"/>
                <w:szCs w:val="18"/>
              </w:rPr>
              <w:t xml:space="preserve">Aoun </w:t>
            </w:r>
            <w:r w:rsidRPr="00C01632">
              <w:rPr>
                <w:i/>
                <w:sz w:val="18"/>
                <w:szCs w:val="18"/>
              </w:rPr>
              <w:t>et al.</w:t>
            </w:r>
          </w:p>
        </w:tc>
        <w:tc>
          <w:tcPr>
            <w:tcW w:w="0" w:type="auto"/>
          </w:tcPr>
          <w:p w14:paraId="1C9456F8" w14:textId="77777777" w:rsidR="008E6533" w:rsidRPr="00AC1BF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5570">
              <w:rPr>
                <w:sz w:val="18"/>
                <w:szCs w:val="18"/>
              </w:rPr>
              <w:t>28592319</w:t>
            </w:r>
          </w:p>
        </w:tc>
        <w:tc>
          <w:tcPr>
            <w:tcW w:w="0" w:type="auto"/>
          </w:tcPr>
          <w:p w14:paraId="01D9184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banon</w:t>
            </w:r>
          </w:p>
        </w:tc>
        <w:tc>
          <w:tcPr>
            <w:tcW w:w="0" w:type="auto"/>
          </w:tcPr>
          <w:p w14:paraId="0085076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A79C95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2D238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7B8C97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715BAF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01632">
              <w:rPr>
                <w:sz w:val="18"/>
                <w:szCs w:val="18"/>
              </w:rPr>
              <w:t>dp-ucMGP</w:t>
            </w:r>
            <w:proofErr w:type="spellEnd"/>
            <w:r>
              <w:rPr>
                <w:sz w:val="18"/>
                <w:szCs w:val="18"/>
              </w:rPr>
              <w:t xml:space="preserve"> &lt; vs. &gt; 5000, female </w:t>
            </w:r>
            <w:r w:rsidRPr="00A34651">
              <w:rPr>
                <w:sz w:val="18"/>
                <w:szCs w:val="18"/>
              </w:rPr>
              <w:t>68.3</w:t>
            </w:r>
            <w:r>
              <w:rPr>
                <w:sz w:val="18"/>
                <w:szCs w:val="18"/>
              </w:rPr>
              <w:t>%</w:t>
            </w:r>
            <w:r w:rsidRPr="00A34651">
              <w:rPr>
                <w:sz w:val="18"/>
                <w:szCs w:val="18"/>
              </w:rPr>
              <w:t xml:space="preserve"> </w:t>
            </w:r>
            <w:r>
              <w:rPr>
                <w:sz w:val="18"/>
                <w:szCs w:val="18"/>
              </w:rPr>
              <w:t xml:space="preserve">vs. </w:t>
            </w:r>
            <w:r w:rsidRPr="00A34651">
              <w:rPr>
                <w:sz w:val="18"/>
                <w:szCs w:val="18"/>
              </w:rPr>
              <w:t>22.2</w:t>
            </w:r>
            <w:r>
              <w:rPr>
                <w:sz w:val="18"/>
                <w:szCs w:val="18"/>
              </w:rPr>
              <w:t>%, p =</w:t>
            </w:r>
            <w:r w:rsidRPr="00A34651">
              <w:rPr>
                <w:sz w:val="18"/>
                <w:szCs w:val="18"/>
              </w:rPr>
              <w:t xml:space="preserve"> 0.02</w:t>
            </w:r>
          </w:p>
        </w:tc>
        <w:tc>
          <w:tcPr>
            <w:tcW w:w="0" w:type="auto"/>
          </w:tcPr>
          <w:p w14:paraId="37B25C50" w14:textId="77777777" w:rsidR="008E6533" w:rsidRPr="00AC1BF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p>
        </w:tc>
        <w:tc>
          <w:tcPr>
            <w:tcW w:w="0" w:type="auto"/>
          </w:tcPr>
          <w:p w14:paraId="508C46F2" w14:textId="114EEA99"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58)","plainTextFormattedCitation":"(158)","previouslyFormattedCitation":"(203)"},"properties":{"noteIndex":0},"schema":"https://github.com/citation-style-language/schema/raw/master/csl-citation.json"}</w:instrText>
            </w:r>
            <w:r>
              <w:rPr>
                <w:sz w:val="18"/>
                <w:szCs w:val="18"/>
              </w:rPr>
              <w:fldChar w:fldCharType="separate"/>
            </w:r>
            <w:r w:rsidRPr="008E6533">
              <w:rPr>
                <w:noProof/>
                <w:sz w:val="18"/>
                <w:szCs w:val="18"/>
              </w:rPr>
              <w:t>(158)</w:t>
            </w:r>
            <w:r>
              <w:rPr>
                <w:sz w:val="18"/>
                <w:szCs w:val="18"/>
              </w:rPr>
              <w:fldChar w:fldCharType="end"/>
            </w:r>
          </w:p>
        </w:tc>
      </w:tr>
      <w:tr w:rsidR="008E6533" w:rsidRPr="0001000C" w14:paraId="59506B0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18CF557" w14:textId="77777777" w:rsidR="008E6533" w:rsidRDefault="008E6533" w:rsidP="008E6533">
            <w:pPr>
              <w:jc w:val="center"/>
              <w:rPr>
                <w:sz w:val="18"/>
                <w:szCs w:val="18"/>
              </w:rPr>
            </w:pPr>
            <w:proofErr w:type="spellStart"/>
            <w:r w:rsidRPr="0045773A">
              <w:rPr>
                <w:sz w:val="18"/>
                <w:szCs w:val="18"/>
              </w:rPr>
              <w:t>Axelsson</w:t>
            </w:r>
            <w:proofErr w:type="spellEnd"/>
            <w:r>
              <w:rPr>
                <w:sz w:val="18"/>
                <w:szCs w:val="18"/>
              </w:rPr>
              <w:t xml:space="preserve"> </w:t>
            </w:r>
            <w:r w:rsidRPr="0045773A">
              <w:rPr>
                <w:i/>
                <w:sz w:val="18"/>
                <w:szCs w:val="18"/>
              </w:rPr>
              <w:t>et al.</w:t>
            </w:r>
          </w:p>
        </w:tc>
        <w:tc>
          <w:tcPr>
            <w:tcW w:w="0" w:type="auto"/>
          </w:tcPr>
          <w:p w14:paraId="27ACED10" w14:textId="77777777" w:rsidR="008E6533" w:rsidRPr="00D77F3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773A">
              <w:rPr>
                <w:sz w:val="18"/>
                <w:szCs w:val="18"/>
              </w:rPr>
              <w:t>18337634</w:t>
            </w:r>
          </w:p>
        </w:tc>
        <w:tc>
          <w:tcPr>
            <w:tcW w:w="0" w:type="auto"/>
          </w:tcPr>
          <w:p w14:paraId="300F4C3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55EBA5C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C44C92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05E56D3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D9B38C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6DE492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28A8C6EB" w14:textId="77777777" w:rsidR="008E6533" w:rsidRPr="00304E0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6DE3DADE" w14:textId="3D219ED3"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59)","plainTextFormattedCitation":"(159)","previouslyFormattedCitation":"(178)"},"properties":{"noteIndex":0},"schema":"https://github.com/citation-style-language/schema/raw/master/csl-citation.json"}</w:instrText>
            </w:r>
            <w:r>
              <w:rPr>
                <w:sz w:val="18"/>
                <w:szCs w:val="18"/>
              </w:rPr>
              <w:fldChar w:fldCharType="separate"/>
            </w:r>
            <w:r w:rsidRPr="008E6533">
              <w:rPr>
                <w:noProof/>
                <w:sz w:val="18"/>
                <w:szCs w:val="18"/>
              </w:rPr>
              <w:t>(159)</w:t>
            </w:r>
            <w:r>
              <w:rPr>
                <w:sz w:val="18"/>
                <w:szCs w:val="18"/>
              </w:rPr>
              <w:fldChar w:fldCharType="end"/>
            </w:r>
          </w:p>
        </w:tc>
      </w:tr>
      <w:tr w:rsidR="008E6533" w:rsidRPr="0001000C" w14:paraId="3145C3B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62F5F" w14:textId="77777777" w:rsidR="008E6533" w:rsidRDefault="008E6533" w:rsidP="00681752">
            <w:pPr>
              <w:jc w:val="center"/>
              <w:rPr>
                <w:sz w:val="18"/>
                <w:szCs w:val="18"/>
              </w:rPr>
            </w:pPr>
            <w:r w:rsidRPr="00AE3D03">
              <w:rPr>
                <w:sz w:val="18"/>
                <w:szCs w:val="18"/>
              </w:rPr>
              <w:t>Barreto</w:t>
            </w:r>
            <w:r w:rsidRPr="00AE3D03">
              <w:rPr>
                <w:i/>
                <w:sz w:val="18"/>
                <w:szCs w:val="18"/>
              </w:rPr>
              <w:t xml:space="preserve"> et al.</w:t>
            </w:r>
          </w:p>
        </w:tc>
        <w:tc>
          <w:tcPr>
            <w:tcW w:w="0" w:type="auto"/>
          </w:tcPr>
          <w:p w14:paraId="3CF4552F" w14:textId="77777777" w:rsidR="008E6533" w:rsidRPr="005B536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3D03">
              <w:rPr>
                <w:sz w:val="18"/>
                <w:szCs w:val="18"/>
              </w:rPr>
              <w:t>19443628</w:t>
            </w:r>
          </w:p>
        </w:tc>
        <w:tc>
          <w:tcPr>
            <w:tcW w:w="0" w:type="auto"/>
          </w:tcPr>
          <w:p w14:paraId="0474C7B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F1E709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1DD1A0F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E196E0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009F399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7714C6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A7014">
              <w:rPr>
                <w:sz w:val="18"/>
                <w:szCs w:val="18"/>
              </w:rPr>
              <w:t xml:space="preserve">25D </w:t>
            </w:r>
            <w:r>
              <w:rPr>
                <w:sz w:val="18"/>
                <w:szCs w:val="18"/>
              </w:rPr>
              <w:t xml:space="preserve">≤ </w:t>
            </w:r>
            <w:r w:rsidRPr="00DA7014">
              <w:rPr>
                <w:sz w:val="18"/>
                <w:szCs w:val="18"/>
              </w:rPr>
              <w:t>16.7</w:t>
            </w:r>
            <w:r>
              <w:rPr>
                <w:sz w:val="18"/>
                <w:szCs w:val="18"/>
              </w:rPr>
              <w:t xml:space="preserve"> </w:t>
            </w:r>
            <w:r w:rsidRPr="00DA7014">
              <w:rPr>
                <w:sz w:val="18"/>
                <w:szCs w:val="18"/>
              </w:rPr>
              <w:t>ng/ml</w:t>
            </w:r>
            <w:r>
              <w:rPr>
                <w:sz w:val="18"/>
                <w:szCs w:val="18"/>
              </w:rPr>
              <w:t xml:space="preserve"> vs. </w:t>
            </w:r>
            <w:r w:rsidRPr="00DA7014">
              <w:rPr>
                <w:sz w:val="18"/>
                <w:szCs w:val="18"/>
              </w:rPr>
              <w:t xml:space="preserve">25D </w:t>
            </w:r>
            <w:r>
              <w:rPr>
                <w:sz w:val="18"/>
                <w:szCs w:val="18"/>
              </w:rPr>
              <w:t>≥</w:t>
            </w:r>
            <w:r w:rsidRPr="00DA7014">
              <w:rPr>
                <w:sz w:val="18"/>
                <w:szCs w:val="18"/>
              </w:rPr>
              <w:t xml:space="preserve"> 16.7</w:t>
            </w:r>
            <w:r>
              <w:rPr>
                <w:sz w:val="18"/>
                <w:szCs w:val="18"/>
              </w:rPr>
              <w:t xml:space="preserve"> </w:t>
            </w:r>
            <w:r w:rsidRPr="00DA7014">
              <w:rPr>
                <w:sz w:val="18"/>
                <w:szCs w:val="18"/>
              </w:rPr>
              <w:t>ng/ml</w:t>
            </w:r>
            <w:r>
              <w:rPr>
                <w:sz w:val="18"/>
                <w:szCs w:val="18"/>
              </w:rPr>
              <w:t>: 59% vs. 62%, p = 0.702</w:t>
            </w:r>
          </w:p>
        </w:tc>
        <w:tc>
          <w:tcPr>
            <w:tcW w:w="0" w:type="auto"/>
          </w:tcPr>
          <w:p w14:paraId="508C7FC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390FE15F" w14:textId="21DA20A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60)","plainTextFormattedCitation":"(160)","previouslyFormattedCitation":"(17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60)</w:t>
            </w:r>
            <w:r>
              <w:rPr>
                <w:sz w:val="18"/>
                <w:szCs w:val="18"/>
                <w:lang w:eastAsia="ja-JP"/>
              </w:rPr>
              <w:fldChar w:fldCharType="end"/>
            </w:r>
          </w:p>
        </w:tc>
      </w:tr>
      <w:tr w:rsidR="008E6533" w:rsidRPr="0001000C" w14:paraId="3ACC76F9"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8E6533" w:rsidRPr="00A8665D" w:rsidRDefault="008E6533" w:rsidP="008E6533">
            <w:pPr>
              <w:jc w:val="center"/>
              <w:rPr>
                <w:sz w:val="18"/>
                <w:szCs w:val="18"/>
              </w:rPr>
            </w:pPr>
            <w:r>
              <w:rPr>
                <w:sz w:val="18"/>
                <w:szCs w:val="18"/>
              </w:rPr>
              <w:t>Block et al.</w:t>
            </w:r>
          </w:p>
        </w:tc>
        <w:tc>
          <w:tcPr>
            <w:tcW w:w="0" w:type="auto"/>
          </w:tcPr>
          <w:p w14:paraId="7D5A7D63" w14:textId="77777777" w:rsidR="008E6533" w:rsidRPr="00A8665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138931FC" w14:textId="6927A22A" w:rsidR="008E6533"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114F3D2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27E8F7C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7555A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43636D1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585BDBA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40A3D">
              <w:rPr>
                <w:sz w:val="18"/>
                <w:szCs w:val="18"/>
              </w:rPr>
              <w:t>0</w:t>
            </w:r>
            <w:r>
              <w:rPr>
                <w:sz w:val="18"/>
                <w:szCs w:val="18"/>
              </w:rPr>
              <w:t>.774, p = 0.0001</w:t>
            </w:r>
          </w:p>
        </w:tc>
        <w:tc>
          <w:tcPr>
            <w:tcW w:w="0" w:type="auto"/>
          </w:tcPr>
          <w:p w14:paraId="57064B2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277E7EA0" w14:textId="593D41BA"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61)","plainTextFormattedCitation":"(161)","previouslyFormattedCitation":"(102)"},"properties":{"noteIndex":0},"schema":"https://github.com/citation-style-language/schema/raw/master/csl-citation.json"}</w:instrText>
            </w:r>
            <w:r>
              <w:rPr>
                <w:sz w:val="18"/>
                <w:szCs w:val="18"/>
                <w:lang w:eastAsia="ja-JP"/>
              </w:rPr>
              <w:fldChar w:fldCharType="separate"/>
            </w:r>
            <w:r w:rsidRPr="008E6533">
              <w:rPr>
                <w:noProof/>
                <w:sz w:val="18"/>
                <w:szCs w:val="18"/>
              </w:rPr>
              <w:t>(161)</w:t>
            </w:r>
            <w:r>
              <w:rPr>
                <w:sz w:val="18"/>
                <w:szCs w:val="18"/>
                <w:lang w:eastAsia="ja-JP"/>
              </w:rPr>
              <w:fldChar w:fldCharType="end"/>
            </w:r>
          </w:p>
        </w:tc>
      </w:tr>
      <w:tr w:rsidR="008E6533" w:rsidRPr="0001000C" w14:paraId="65FB9BF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D06CC" w14:textId="77777777" w:rsidR="008E6533" w:rsidRPr="00A8665D" w:rsidRDefault="008E6533" w:rsidP="008E6533">
            <w:pPr>
              <w:jc w:val="center"/>
              <w:rPr>
                <w:sz w:val="18"/>
                <w:szCs w:val="18"/>
              </w:rPr>
            </w:pPr>
            <w:r>
              <w:rPr>
                <w:sz w:val="18"/>
                <w:szCs w:val="18"/>
              </w:rPr>
              <w:t>Block et al.</w:t>
            </w:r>
          </w:p>
        </w:tc>
        <w:tc>
          <w:tcPr>
            <w:tcW w:w="0" w:type="auto"/>
          </w:tcPr>
          <w:p w14:paraId="15FA9FDF" w14:textId="77777777" w:rsidR="008E6533" w:rsidRPr="00A8665D"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3FA9">
              <w:rPr>
                <w:sz w:val="18"/>
                <w:szCs w:val="18"/>
              </w:rPr>
              <w:t>9531176</w:t>
            </w:r>
          </w:p>
        </w:tc>
        <w:tc>
          <w:tcPr>
            <w:tcW w:w="0" w:type="auto"/>
          </w:tcPr>
          <w:p w14:paraId="4AD3E6B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7810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2DD55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5F393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23949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07CD4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0B5A083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F9D20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0C7214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09BB791" w14:textId="77777777" w:rsidR="008E6533" w:rsidRPr="00CF5249" w:rsidRDefault="008E6533" w:rsidP="008E6533">
            <w:pPr>
              <w:jc w:val="center"/>
              <w:rPr>
                <w:sz w:val="18"/>
                <w:szCs w:val="18"/>
              </w:rPr>
            </w:pPr>
            <w:r>
              <w:rPr>
                <w:sz w:val="18"/>
                <w:szCs w:val="18"/>
              </w:rPr>
              <w:t xml:space="preserve">Block </w:t>
            </w:r>
            <w:r w:rsidRPr="00F5074D">
              <w:rPr>
                <w:i/>
                <w:sz w:val="18"/>
                <w:szCs w:val="18"/>
              </w:rPr>
              <w:t>et al.</w:t>
            </w:r>
          </w:p>
        </w:tc>
        <w:tc>
          <w:tcPr>
            <w:tcW w:w="0" w:type="auto"/>
          </w:tcPr>
          <w:p w14:paraId="70DDDECF" w14:textId="77777777" w:rsidR="008E6533" w:rsidRPr="00CF5249"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5074D">
              <w:rPr>
                <w:sz w:val="18"/>
                <w:szCs w:val="18"/>
              </w:rPr>
              <w:t>17200680</w:t>
            </w:r>
          </w:p>
        </w:tc>
        <w:tc>
          <w:tcPr>
            <w:tcW w:w="0" w:type="auto"/>
          </w:tcPr>
          <w:p w14:paraId="0AB9A0B1" w14:textId="7536CB84" w:rsidR="008E6533"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0E565E2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265B17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55F2C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264FA04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7C3769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00A85ED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um-containing phosphate binder</w:t>
            </w:r>
          </w:p>
        </w:tc>
        <w:tc>
          <w:tcPr>
            <w:tcW w:w="0" w:type="auto"/>
          </w:tcPr>
          <w:p w14:paraId="564A05A3" w14:textId="4652F9A4"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62)","plainTextFormattedCitation":"(162)","previouslyFormattedCitation":"(187)"},"properties":{"noteIndex":0},"schema":"https://github.com/citation-style-language/schema/raw/master/csl-citation.json"}</w:instrText>
            </w:r>
            <w:r>
              <w:rPr>
                <w:sz w:val="18"/>
                <w:szCs w:val="18"/>
              </w:rPr>
              <w:fldChar w:fldCharType="separate"/>
            </w:r>
            <w:r w:rsidRPr="008E6533">
              <w:rPr>
                <w:noProof/>
                <w:sz w:val="18"/>
                <w:szCs w:val="18"/>
              </w:rPr>
              <w:t>(162)</w:t>
            </w:r>
            <w:r>
              <w:rPr>
                <w:sz w:val="18"/>
                <w:szCs w:val="18"/>
              </w:rPr>
              <w:fldChar w:fldCharType="end"/>
            </w:r>
          </w:p>
        </w:tc>
      </w:tr>
      <w:tr w:rsidR="008E6533" w:rsidRPr="0001000C" w14:paraId="44DCC05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43E51" w14:textId="77777777" w:rsidR="008E6533" w:rsidRDefault="008E6533" w:rsidP="00681752">
            <w:pPr>
              <w:jc w:val="center"/>
              <w:rPr>
                <w:sz w:val="18"/>
                <w:szCs w:val="18"/>
              </w:rPr>
            </w:pPr>
            <w:proofErr w:type="spellStart"/>
            <w:r>
              <w:rPr>
                <w:sz w:val="18"/>
                <w:szCs w:val="18"/>
              </w:rPr>
              <w:t>Buiten</w:t>
            </w:r>
            <w:proofErr w:type="spellEnd"/>
            <w:r>
              <w:rPr>
                <w:sz w:val="18"/>
                <w:szCs w:val="18"/>
              </w:rPr>
              <w:t xml:space="preserve"> MS</w:t>
            </w:r>
          </w:p>
        </w:tc>
        <w:tc>
          <w:tcPr>
            <w:tcW w:w="0" w:type="auto"/>
          </w:tcPr>
          <w:p w14:paraId="14E772C9" w14:textId="77777777" w:rsidR="008E6533" w:rsidRPr="003B586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25495997</w:t>
            </w:r>
          </w:p>
        </w:tc>
        <w:tc>
          <w:tcPr>
            <w:tcW w:w="0" w:type="auto"/>
          </w:tcPr>
          <w:p w14:paraId="0E2B35D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2ABCD15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8B6FF5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F6DC00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006CEB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6D94F7E7" w14:textId="77777777" w:rsidR="008E6533" w:rsidRPr="0024631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06F752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59344235" w14:textId="73618829"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3)","plainTextFormattedCitation":"(163)","previouslyFormattedCitation":"(173)"},"properties":{"noteIndex":0},"schema":"https://github.com/citation-style-language/schema/raw/master/csl-citation.json"}</w:instrText>
            </w:r>
            <w:r>
              <w:rPr>
                <w:sz w:val="18"/>
                <w:szCs w:val="18"/>
              </w:rPr>
              <w:fldChar w:fldCharType="separate"/>
            </w:r>
            <w:r w:rsidRPr="008E6533">
              <w:rPr>
                <w:noProof/>
                <w:sz w:val="18"/>
                <w:szCs w:val="18"/>
              </w:rPr>
              <w:t>(163)</w:t>
            </w:r>
            <w:r>
              <w:rPr>
                <w:sz w:val="18"/>
                <w:szCs w:val="18"/>
              </w:rPr>
              <w:fldChar w:fldCharType="end"/>
            </w:r>
          </w:p>
        </w:tc>
      </w:tr>
      <w:tr w:rsidR="008E6533" w:rsidRPr="0001000C" w14:paraId="381CDD43" w14:textId="77777777" w:rsidTr="00D83B28">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8E6533" w:rsidRDefault="008E6533" w:rsidP="008E6533">
            <w:pPr>
              <w:jc w:val="center"/>
              <w:rPr>
                <w:sz w:val="18"/>
                <w:szCs w:val="18"/>
              </w:rPr>
            </w:pPr>
            <w:r>
              <w:rPr>
                <w:sz w:val="18"/>
                <w:szCs w:val="18"/>
              </w:rPr>
              <w:t xml:space="preserve">Cai </w:t>
            </w:r>
            <w:r w:rsidRPr="00567F04">
              <w:rPr>
                <w:i/>
                <w:sz w:val="18"/>
                <w:szCs w:val="18"/>
              </w:rPr>
              <w:t>et al.</w:t>
            </w:r>
          </w:p>
        </w:tc>
        <w:tc>
          <w:tcPr>
            <w:tcW w:w="0" w:type="auto"/>
          </w:tcPr>
          <w:p w14:paraId="4641F59B" w14:textId="77777777" w:rsidR="008E6533" w:rsidRPr="00FA1F5E"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7F04">
              <w:rPr>
                <w:sz w:val="18"/>
                <w:szCs w:val="18"/>
              </w:rPr>
              <w:t>26159932</w:t>
            </w:r>
          </w:p>
        </w:tc>
        <w:tc>
          <w:tcPr>
            <w:tcW w:w="0" w:type="auto"/>
          </w:tcPr>
          <w:p w14:paraId="6B78184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948DF0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A1951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0E27DF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0C06122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FF3B50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0" w:type="auto"/>
          </w:tcPr>
          <w:p w14:paraId="237445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luble Klotho</w:t>
            </w:r>
          </w:p>
        </w:tc>
        <w:tc>
          <w:tcPr>
            <w:tcW w:w="0" w:type="auto"/>
          </w:tcPr>
          <w:p w14:paraId="3E89660D" w14:textId="79641073"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E6533" w:rsidRPr="0001000C" w14:paraId="597E899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611354" w14:textId="77777777" w:rsidR="008E6533" w:rsidRDefault="008E6533" w:rsidP="008E6533">
            <w:pPr>
              <w:jc w:val="cente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152F5C01" w14:textId="77777777" w:rsidR="008E6533" w:rsidRPr="00120CB9"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62A1">
              <w:rPr>
                <w:sz w:val="18"/>
                <w:szCs w:val="18"/>
              </w:rPr>
              <w:t>30833349</w:t>
            </w:r>
          </w:p>
        </w:tc>
        <w:tc>
          <w:tcPr>
            <w:tcW w:w="0" w:type="auto"/>
          </w:tcPr>
          <w:p w14:paraId="54E947B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1470F78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CD574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3F465D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Pr>
          <w:p w14:paraId="41F4DC7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9BA09B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21134E1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7CA8241E" w14:textId="422E228A"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64)","plainTextFormattedCitation":"(164)","previouslyFormattedCitation":"(196)"},"properties":{"noteIndex":0},"schema":"https://github.com/citation-style-language/schema/raw/master/csl-citation.json"}</w:instrText>
            </w:r>
            <w:r>
              <w:rPr>
                <w:sz w:val="18"/>
                <w:szCs w:val="18"/>
              </w:rPr>
              <w:fldChar w:fldCharType="separate"/>
            </w:r>
            <w:r w:rsidRPr="008E6533">
              <w:rPr>
                <w:noProof/>
                <w:sz w:val="18"/>
                <w:szCs w:val="18"/>
              </w:rPr>
              <w:t>(164)</w:t>
            </w:r>
            <w:r>
              <w:rPr>
                <w:sz w:val="18"/>
                <w:szCs w:val="18"/>
              </w:rPr>
              <w:fldChar w:fldCharType="end"/>
            </w:r>
          </w:p>
        </w:tc>
      </w:tr>
      <w:tr w:rsidR="008E6533" w:rsidRPr="0001000C" w14:paraId="7CA84CD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6710E8A" w14:textId="77777777" w:rsidR="008E6533" w:rsidRDefault="008E6533" w:rsidP="0068175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1A47B62D" w14:textId="77777777" w:rsidR="008E6533" w:rsidRPr="002042F0"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B5364">
              <w:rPr>
                <w:sz w:val="18"/>
                <w:szCs w:val="18"/>
              </w:rPr>
              <w:t>30595681</w:t>
            </w:r>
          </w:p>
        </w:tc>
        <w:tc>
          <w:tcPr>
            <w:tcW w:w="0" w:type="auto"/>
          </w:tcPr>
          <w:p w14:paraId="4C24A15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344F051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6820A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5EB322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3AF07B4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36B737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2DD727F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322626B9" w14:textId="21DD3D4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02)</w:t>
            </w:r>
            <w:r>
              <w:rPr>
                <w:sz w:val="18"/>
                <w:szCs w:val="18"/>
                <w:lang w:eastAsia="ja-JP"/>
              </w:rPr>
              <w:fldChar w:fldCharType="end"/>
            </w:r>
          </w:p>
        </w:tc>
      </w:tr>
      <w:tr w:rsidR="008E6533" w:rsidRPr="0001000C" w14:paraId="4D9CBA6C"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8E6533" w:rsidRPr="00A00889" w:rsidRDefault="008E6533" w:rsidP="008E6533">
            <w:pPr>
              <w:jc w:val="center"/>
              <w:rPr>
                <w:sz w:val="18"/>
                <w:szCs w:val="18"/>
              </w:rPr>
            </w:pPr>
            <w:r>
              <w:rPr>
                <w:sz w:val="18"/>
                <w:szCs w:val="18"/>
              </w:rPr>
              <w:t>Chang et al.</w:t>
            </w:r>
          </w:p>
        </w:tc>
        <w:tc>
          <w:tcPr>
            <w:tcW w:w="0" w:type="auto"/>
          </w:tcPr>
          <w:p w14:paraId="5B5EECD1" w14:textId="77777777" w:rsidR="008E6533" w:rsidRPr="00C3486F"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63AFEA1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6EB437D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2D00C6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7798B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512A762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65038F8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54A72F2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2CC99D1A" w14:textId="5B31558C" w:rsidR="008E6533" w:rsidRPr="00D749C6"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sidRPr="00D749C6">
              <w:rPr>
                <w:sz w:val="18"/>
                <w:szCs w:val="18"/>
              </w:rPr>
              <w:fldChar w:fldCharType="separate"/>
            </w:r>
            <w:r w:rsidRPr="008E6533">
              <w:rPr>
                <w:noProof/>
                <w:sz w:val="18"/>
                <w:szCs w:val="18"/>
              </w:rPr>
              <w:t>(12)</w:t>
            </w:r>
            <w:r w:rsidRPr="00D749C6">
              <w:rPr>
                <w:sz w:val="18"/>
                <w:szCs w:val="18"/>
              </w:rPr>
              <w:fldChar w:fldCharType="end"/>
            </w:r>
          </w:p>
        </w:tc>
      </w:tr>
      <w:tr w:rsidR="008E6533" w:rsidRPr="0001000C" w14:paraId="43966DB8"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0A8A21F" w14:textId="77777777" w:rsidR="008E6533" w:rsidRDefault="008E6533" w:rsidP="008E6533">
            <w:pPr>
              <w:jc w:val="center"/>
              <w:rPr>
                <w:sz w:val="18"/>
                <w:szCs w:val="18"/>
              </w:rPr>
            </w:pPr>
            <w:r>
              <w:rPr>
                <w:sz w:val="18"/>
                <w:szCs w:val="18"/>
              </w:rPr>
              <w:t xml:space="preserve">Chao </w:t>
            </w:r>
            <w:r w:rsidRPr="00120CB9">
              <w:rPr>
                <w:i/>
                <w:sz w:val="18"/>
                <w:szCs w:val="18"/>
              </w:rPr>
              <w:t>et al.</w:t>
            </w:r>
          </w:p>
        </w:tc>
        <w:tc>
          <w:tcPr>
            <w:tcW w:w="0" w:type="auto"/>
          </w:tcPr>
          <w:p w14:paraId="30602D6B" w14:textId="77777777" w:rsidR="008E6533" w:rsidRPr="007D4C4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0CB9">
              <w:rPr>
                <w:sz w:val="18"/>
                <w:szCs w:val="18"/>
              </w:rPr>
              <w:t>30646802</w:t>
            </w:r>
          </w:p>
        </w:tc>
        <w:tc>
          <w:tcPr>
            <w:tcW w:w="0" w:type="auto"/>
          </w:tcPr>
          <w:p w14:paraId="74BB378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D4D8E0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34EA30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6AD1CA8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3</w:t>
            </w:r>
          </w:p>
        </w:tc>
        <w:tc>
          <w:tcPr>
            <w:tcW w:w="0" w:type="auto"/>
          </w:tcPr>
          <w:p w14:paraId="0D53FF6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A79E23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Female in patients with high vs. low miRNA-125b: 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Pr>
          <w:p w14:paraId="60E842F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t>miRNA-125b</w:t>
            </w:r>
          </w:p>
        </w:tc>
        <w:tc>
          <w:tcPr>
            <w:tcW w:w="0" w:type="auto"/>
          </w:tcPr>
          <w:p w14:paraId="495E5958" w14:textId="7CF4E21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65)","plainTextFormattedCitation":"(165)","previouslyFormattedCitation":"(195)"},"properties":{"noteIndex":0},"schema":"https://github.com/citation-style-language/schema/raw/master/csl-citation.json"}</w:instrText>
            </w:r>
            <w:r>
              <w:rPr>
                <w:sz w:val="18"/>
                <w:szCs w:val="18"/>
              </w:rPr>
              <w:fldChar w:fldCharType="separate"/>
            </w:r>
            <w:r w:rsidRPr="008E6533">
              <w:rPr>
                <w:noProof/>
                <w:sz w:val="18"/>
                <w:szCs w:val="18"/>
              </w:rPr>
              <w:t>(165)</w:t>
            </w:r>
            <w:r>
              <w:rPr>
                <w:sz w:val="18"/>
                <w:szCs w:val="18"/>
              </w:rPr>
              <w:fldChar w:fldCharType="end"/>
            </w:r>
          </w:p>
        </w:tc>
      </w:tr>
      <w:tr w:rsidR="008E6533" w:rsidRPr="0001000C" w14:paraId="688C9753"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CFC0322" w14:textId="77777777" w:rsidR="008E6533" w:rsidRPr="00A00889" w:rsidRDefault="008E6533" w:rsidP="008E6533">
            <w:pPr>
              <w:jc w:val="center"/>
              <w:rPr>
                <w:sz w:val="18"/>
                <w:szCs w:val="18"/>
              </w:rPr>
            </w:pPr>
            <w:r>
              <w:rPr>
                <w:sz w:val="18"/>
                <w:szCs w:val="18"/>
              </w:rPr>
              <w:t xml:space="preserve">Chen </w:t>
            </w:r>
            <w:r w:rsidRPr="00687D94">
              <w:rPr>
                <w:i/>
                <w:sz w:val="18"/>
                <w:szCs w:val="18"/>
              </w:rPr>
              <w:t>et al.</w:t>
            </w:r>
          </w:p>
        </w:tc>
        <w:tc>
          <w:tcPr>
            <w:tcW w:w="0" w:type="auto"/>
            <w:tcBorders>
              <w:bottom w:val="none" w:sz="0" w:space="0" w:color="auto"/>
            </w:tcBorders>
          </w:tcPr>
          <w:p w14:paraId="6B1120A4" w14:textId="77777777" w:rsidR="008E6533" w:rsidRPr="00C3486F"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Borders>
              <w:bottom w:val="none" w:sz="0" w:space="0" w:color="auto"/>
            </w:tcBorders>
          </w:tcPr>
          <w:p w14:paraId="0B1E25F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none" w:sz="0" w:space="0" w:color="auto"/>
            </w:tcBorders>
          </w:tcPr>
          <w:p w14:paraId="1EA4693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Borders>
              <w:bottom w:val="none" w:sz="0" w:space="0" w:color="auto"/>
            </w:tcBorders>
          </w:tcPr>
          <w:p w14:paraId="2464A0E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437D431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Borders>
              <w:bottom w:val="none" w:sz="0" w:space="0" w:color="auto"/>
            </w:tcBorders>
          </w:tcPr>
          <w:p w14:paraId="3783914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determined?</w:t>
            </w:r>
          </w:p>
        </w:tc>
        <w:tc>
          <w:tcPr>
            <w:tcW w:w="0" w:type="auto"/>
            <w:tcBorders>
              <w:bottom w:val="none" w:sz="0" w:space="0" w:color="auto"/>
            </w:tcBorders>
          </w:tcPr>
          <w:p w14:paraId="4D6985B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Borders>
              <w:bottom w:val="none" w:sz="0" w:space="0" w:color="auto"/>
            </w:tcBorders>
          </w:tcPr>
          <w:p w14:paraId="643CBD4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Borders>
              <w:bottom w:val="none" w:sz="0" w:space="0" w:color="auto"/>
            </w:tcBorders>
          </w:tcPr>
          <w:p w14:paraId="09359B1F" w14:textId="71507D72" w:rsidR="008E6533" w:rsidRPr="00D749C6"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66)","plainTextFormattedCitation":"(166)","previouslyFormattedCitation":"(107)"},"properties":{"noteIndex":0},"schema":"https://github.com/citation-style-language/schema/raw/master/csl-citation.json"}</w:instrText>
            </w:r>
            <w:r>
              <w:rPr>
                <w:sz w:val="18"/>
                <w:szCs w:val="18"/>
              </w:rPr>
              <w:fldChar w:fldCharType="separate"/>
            </w:r>
            <w:r w:rsidRPr="008E6533">
              <w:rPr>
                <w:noProof/>
                <w:sz w:val="18"/>
                <w:szCs w:val="18"/>
              </w:rPr>
              <w:t>(166)</w:t>
            </w:r>
            <w:r>
              <w:rPr>
                <w:sz w:val="18"/>
                <w:szCs w:val="18"/>
              </w:rPr>
              <w:fldChar w:fldCharType="end"/>
            </w:r>
          </w:p>
        </w:tc>
      </w:tr>
      <w:tr w:rsidR="008E6533" w:rsidRPr="0001000C" w14:paraId="38C506B0"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74964BA7" w14:textId="77777777" w:rsidR="008E6533" w:rsidRPr="00A00889" w:rsidRDefault="008E6533" w:rsidP="008E6533">
            <w:pPr>
              <w:jc w:val="center"/>
              <w:rPr>
                <w:sz w:val="18"/>
                <w:szCs w:val="18"/>
              </w:rPr>
            </w:pPr>
            <w:r>
              <w:rPr>
                <w:sz w:val="18"/>
                <w:szCs w:val="18"/>
              </w:rPr>
              <w:t xml:space="preserve">Chen </w:t>
            </w:r>
            <w:r w:rsidRPr="00687D94">
              <w:rPr>
                <w:i/>
                <w:sz w:val="18"/>
                <w:szCs w:val="18"/>
              </w:rPr>
              <w:t>et al.</w:t>
            </w:r>
          </w:p>
        </w:tc>
        <w:tc>
          <w:tcPr>
            <w:tcW w:w="0" w:type="auto"/>
          </w:tcPr>
          <w:p w14:paraId="44E13337" w14:textId="77777777" w:rsidR="008E6533" w:rsidRPr="00C3486F"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5965">
              <w:rPr>
                <w:sz w:val="18"/>
                <w:szCs w:val="18"/>
              </w:rPr>
              <w:t>23419133</w:t>
            </w:r>
          </w:p>
        </w:tc>
        <w:tc>
          <w:tcPr>
            <w:tcW w:w="0" w:type="auto"/>
          </w:tcPr>
          <w:p w14:paraId="0E768E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33CCE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9A23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238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8E3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determined?</w:t>
            </w:r>
          </w:p>
        </w:tc>
        <w:tc>
          <w:tcPr>
            <w:tcW w:w="0" w:type="auto"/>
          </w:tcPr>
          <w:p w14:paraId="3757144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2B158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978B3B" w14:textId="77777777" w:rsidR="008E6533" w:rsidRPr="00D749C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4E0D307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8E6533" w:rsidRPr="00AA6DE4" w:rsidRDefault="008E6533" w:rsidP="008E6533">
            <w:pPr>
              <w:jc w:val="center"/>
              <w:rPr>
                <w:sz w:val="18"/>
                <w:szCs w:val="18"/>
              </w:rPr>
            </w:pPr>
            <w:r>
              <w:rPr>
                <w:sz w:val="18"/>
                <w:szCs w:val="18"/>
              </w:rPr>
              <w:t xml:space="preserve">Choi </w:t>
            </w:r>
            <w:r w:rsidRPr="0014640E">
              <w:rPr>
                <w:i/>
                <w:sz w:val="18"/>
                <w:szCs w:val="18"/>
              </w:rPr>
              <w:t>et al.</w:t>
            </w:r>
          </w:p>
        </w:tc>
        <w:tc>
          <w:tcPr>
            <w:tcW w:w="0" w:type="auto"/>
          </w:tcPr>
          <w:p w14:paraId="4CDD9084" w14:textId="77777777" w:rsidR="008E6533" w:rsidRPr="00AA6DE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6AFDFC9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CCFB7C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7CAD4A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B4D6980"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63D55B5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1E24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0" w:type="auto"/>
          </w:tcPr>
          <w:p w14:paraId="1E7C39E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nutrition and inflammation markers</w:t>
            </w:r>
          </w:p>
        </w:tc>
        <w:tc>
          <w:tcPr>
            <w:tcW w:w="0" w:type="auto"/>
          </w:tcPr>
          <w:p w14:paraId="1EC6DCB1" w14:textId="56AAF742"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8E6533" w:rsidRPr="0001000C" w14:paraId="1F20DA2B" w14:textId="77777777" w:rsidTr="00681752">
        <w:tc>
          <w:tcPr>
            <w:cnfStyle w:val="001000000000" w:firstRow="0" w:lastRow="0" w:firstColumn="1" w:lastColumn="0" w:oddVBand="0" w:evenVBand="0" w:oddHBand="0" w:evenHBand="0" w:firstRowFirstColumn="0" w:firstRowLastColumn="0" w:lastRowFirstColumn="0" w:lastRowLastColumn="0"/>
            <w:tcW w:w="0" w:type="auto"/>
          </w:tcPr>
          <w:p w14:paraId="6B0A2278" w14:textId="77777777" w:rsidR="008E6533" w:rsidRDefault="008E6533" w:rsidP="008E6533">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7ED9477B" w14:textId="77777777" w:rsidR="008E6533" w:rsidRPr="008F112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1FE5">
              <w:rPr>
                <w:sz w:val="18"/>
                <w:szCs w:val="18"/>
              </w:rPr>
              <w:t>30594298</w:t>
            </w:r>
          </w:p>
        </w:tc>
        <w:tc>
          <w:tcPr>
            <w:tcW w:w="0" w:type="auto"/>
          </w:tcPr>
          <w:p w14:paraId="70983D7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1B7B850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CAA51C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D11088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718101F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35B2F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102015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 vs. 38.5%, p = 1.0</w:t>
            </w:r>
          </w:p>
        </w:tc>
        <w:tc>
          <w:tcPr>
            <w:tcW w:w="0" w:type="auto"/>
          </w:tcPr>
          <w:p w14:paraId="39D3C99F" w14:textId="77777777" w:rsidR="008E6533" w:rsidRPr="008F112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SHT</w:t>
            </w:r>
          </w:p>
        </w:tc>
        <w:tc>
          <w:tcPr>
            <w:tcW w:w="0" w:type="auto"/>
          </w:tcPr>
          <w:p w14:paraId="0CEA99F4" w14:textId="758D4C1B"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167)","plainTextFormattedCitation":"(167)","previouslyFormattedCitation":"(21)"},"properties":{"noteIndex":0},"schema":"https://github.com/citation-style-language/schema/raw/master/csl-citation.json"}</w:instrText>
            </w:r>
            <w:r>
              <w:rPr>
                <w:sz w:val="18"/>
                <w:szCs w:val="18"/>
              </w:rPr>
              <w:fldChar w:fldCharType="separate"/>
            </w:r>
            <w:r w:rsidRPr="008E6533">
              <w:rPr>
                <w:noProof/>
                <w:sz w:val="18"/>
                <w:szCs w:val="18"/>
              </w:rPr>
              <w:t>(167)</w:t>
            </w:r>
            <w:r>
              <w:rPr>
                <w:sz w:val="18"/>
                <w:szCs w:val="18"/>
              </w:rPr>
              <w:fldChar w:fldCharType="end"/>
            </w:r>
          </w:p>
        </w:tc>
      </w:tr>
      <w:tr w:rsidR="008E6533" w:rsidRPr="0001000C" w14:paraId="7A74180A" w14:textId="77777777" w:rsidTr="006817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E63C2" w14:textId="77777777" w:rsidR="008E6533" w:rsidRDefault="008E6533" w:rsidP="008E6533">
            <w:pPr>
              <w:jc w:val="center"/>
              <w:rPr>
                <w:sz w:val="18"/>
                <w:szCs w:val="18"/>
              </w:rPr>
            </w:pPr>
            <w:proofErr w:type="spellStart"/>
            <w:r>
              <w:rPr>
                <w:sz w:val="18"/>
                <w:szCs w:val="18"/>
              </w:rPr>
              <w:lastRenderedPageBreak/>
              <w:t>Claes</w:t>
            </w:r>
            <w:proofErr w:type="spellEnd"/>
            <w:r>
              <w:rPr>
                <w:sz w:val="18"/>
                <w:szCs w:val="18"/>
              </w:rPr>
              <w:t xml:space="preserve"> </w:t>
            </w:r>
            <w:r w:rsidRPr="00681752">
              <w:rPr>
                <w:i/>
                <w:sz w:val="18"/>
                <w:szCs w:val="18"/>
              </w:rPr>
              <w:t>et al.</w:t>
            </w:r>
          </w:p>
        </w:tc>
        <w:tc>
          <w:tcPr>
            <w:tcW w:w="0" w:type="auto"/>
          </w:tcPr>
          <w:p w14:paraId="2225F5E6" w14:textId="77777777" w:rsidR="008E6533" w:rsidRPr="00441FE5"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23788689</w:t>
            </w:r>
          </w:p>
        </w:tc>
        <w:tc>
          <w:tcPr>
            <w:tcW w:w="0" w:type="auto"/>
          </w:tcPr>
          <w:p w14:paraId="25574C0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210C695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432A67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291E5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027DB3D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B6A1155"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1F27C0E0"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 P</w:t>
            </w:r>
            <w:r>
              <w:rPr>
                <w:sz w:val="18"/>
                <w:szCs w:val="18"/>
              </w:rPr>
              <w:t xml:space="preserve"> =</w:t>
            </w:r>
          </w:p>
          <w:p w14:paraId="531F176F"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6AD2D0CB"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34A0E2EC"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1B2E563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0" w:type="auto"/>
          </w:tcPr>
          <w:p w14:paraId="5BAE7E0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sclerostin</w:t>
            </w:r>
          </w:p>
        </w:tc>
        <w:tc>
          <w:tcPr>
            <w:tcW w:w="0" w:type="auto"/>
          </w:tcPr>
          <w:p w14:paraId="5026C583" w14:textId="6288CF1D"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68)","plainTextFormattedCitation":"(168)","previouslyFormattedCitation":"(108)"},"properties":{"noteIndex":0},"schema":"https://github.com/citation-style-language/schema/raw/master/csl-citation.json"}</w:instrText>
            </w:r>
            <w:r>
              <w:rPr>
                <w:sz w:val="18"/>
                <w:szCs w:val="18"/>
              </w:rPr>
              <w:fldChar w:fldCharType="separate"/>
            </w:r>
            <w:r w:rsidRPr="008E6533">
              <w:rPr>
                <w:noProof/>
                <w:sz w:val="18"/>
                <w:szCs w:val="18"/>
              </w:rPr>
              <w:t>(168)</w:t>
            </w:r>
            <w:r>
              <w:rPr>
                <w:sz w:val="18"/>
                <w:szCs w:val="18"/>
              </w:rPr>
              <w:fldChar w:fldCharType="end"/>
            </w:r>
          </w:p>
        </w:tc>
      </w:tr>
      <w:tr w:rsidR="008E6533" w:rsidRPr="0001000C" w14:paraId="64E4B1E6"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8E6533" w:rsidRPr="00AA6DE4" w:rsidRDefault="008E6533"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58D3A25E" w14:textId="77777777" w:rsidR="008E6533" w:rsidRPr="00AA6DE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A08D90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507B869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DE7118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1498CE4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452F1A6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B15486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P = 0.002</w:t>
            </w:r>
          </w:p>
        </w:tc>
        <w:tc>
          <w:tcPr>
            <w:tcW w:w="0" w:type="auto"/>
          </w:tcPr>
          <w:p w14:paraId="3A88310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Sclerostin</w:t>
            </w:r>
          </w:p>
        </w:tc>
        <w:tc>
          <w:tcPr>
            <w:tcW w:w="0" w:type="auto"/>
          </w:tcPr>
          <w:p w14:paraId="15CC97B5" w14:textId="68341666"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408F825D"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89B8C5" w14:textId="77777777" w:rsidR="008E6533" w:rsidRPr="00AA6DE4" w:rsidRDefault="008E6533"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22822CD8" w14:textId="77777777" w:rsidR="008E6533" w:rsidRPr="00AA6DE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76FF14A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C982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B1640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57C39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6C6A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2EDB7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3EA5466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tcPr>
          <w:p w14:paraId="658BD5A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420003C5"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5C8913CF" w14:textId="77777777" w:rsidR="008E6533" w:rsidRDefault="008E6533" w:rsidP="008E6533">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w:t>
            </w:r>
            <w:r>
              <w:rPr>
                <w:sz w:val="18"/>
                <w:szCs w:val="18"/>
              </w:rPr>
              <w:t>et al.</w:t>
            </w:r>
          </w:p>
        </w:tc>
        <w:tc>
          <w:tcPr>
            <w:tcW w:w="0" w:type="auto"/>
          </w:tcPr>
          <w:p w14:paraId="11C9C6DE" w14:textId="77777777" w:rsidR="008E6533" w:rsidRPr="00234D5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04DEDDE3" w14:textId="77777777" w:rsidR="008E6533" w:rsidRPr="00234D5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4F2F98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85B5C0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3E643F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43CB641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CCC2ACF" w14:textId="77777777" w:rsidR="008E6533" w:rsidRPr="006C01C7"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Male/Female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6F93409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7F2177DB" w14:textId="10B3184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69)","plainTextFormattedCitation":"(169)","previouslyFormattedCitation":"(114)"},"properties":{"noteIndex":0},"schema":"https://github.com/citation-style-language/schema/raw/master/csl-citation.json"}</w:instrText>
            </w:r>
            <w:r w:rsidRPr="00D749C6">
              <w:rPr>
                <w:sz w:val="18"/>
                <w:szCs w:val="18"/>
              </w:rPr>
              <w:fldChar w:fldCharType="separate"/>
            </w:r>
            <w:r w:rsidRPr="008E6533">
              <w:rPr>
                <w:noProof/>
                <w:sz w:val="18"/>
                <w:szCs w:val="18"/>
              </w:rPr>
              <w:t>(169)</w:t>
            </w:r>
            <w:r w:rsidRPr="00D749C6">
              <w:rPr>
                <w:sz w:val="18"/>
                <w:szCs w:val="18"/>
              </w:rPr>
              <w:fldChar w:fldCharType="end"/>
            </w:r>
          </w:p>
        </w:tc>
      </w:tr>
      <w:tr w:rsidR="00B210D9" w:rsidRPr="0001000C" w14:paraId="2035A276"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2977DE" w14:textId="02387E64" w:rsidR="00B210D9" w:rsidRDefault="00B210D9"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7CE84FD1" w14:textId="4C557428" w:rsidR="00B210D9" w:rsidRPr="003B5863"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55E0">
              <w:rPr>
                <w:sz w:val="18"/>
                <w:szCs w:val="18"/>
              </w:rPr>
              <w:t>26298279</w:t>
            </w:r>
          </w:p>
        </w:tc>
        <w:tc>
          <w:tcPr>
            <w:tcW w:w="0" w:type="auto"/>
          </w:tcPr>
          <w:p w14:paraId="774B12C3" w14:textId="0555F45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161BBD33" w14:textId="4D8C1F0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13618D5" w14:textId="138F0C7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3636BE9" w14:textId="71DDD831"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282F9CE4" w14:textId="66BBBB0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5A2A919" w14:textId="4B02AC52" w:rsidR="00B210D9" w:rsidRPr="0024631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0C3E0EDC" w14:textId="4099A92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0" w:type="auto"/>
          </w:tcPr>
          <w:p w14:paraId="43CCBB2E" w14:textId="61FAC4B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14)","plainTextFormattedCitation":"(114)","previouslyFormattedCitation":"(121)"},"properties":{"noteIndex":0},"schema":"https://github.com/citation-style-language/schema/raw/master/csl-citation.json"}</w:instrText>
            </w:r>
            <w:r>
              <w:rPr>
                <w:sz w:val="18"/>
                <w:szCs w:val="18"/>
              </w:rPr>
              <w:fldChar w:fldCharType="separate"/>
            </w:r>
            <w:r w:rsidRPr="008E6533">
              <w:rPr>
                <w:noProof/>
                <w:sz w:val="18"/>
                <w:szCs w:val="18"/>
              </w:rPr>
              <w:t>(114)</w:t>
            </w:r>
            <w:r>
              <w:rPr>
                <w:sz w:val="18"/>
                <w:szCs w:val="18"/>
              </w:rPr>
              <w:fldChar w:fldCharType="end"/>
            </w:r>
          </w:p>
        </w:tc>
      </w:tr>
      <w:tr w:rsidR="00B210D9" w:rsidRPr="0001000C" w14:paraId="13B60FC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9292C84" w14:textId="6C5A4765" w:rsidR="00B210D9" w:rsidRDefault="00B210D9"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2B9D94CD" w14:textId="5E71EB7F"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576255F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87AD6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13503B" w14:textId="53644013"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31F9DA2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2C12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294E8A" w14:textId="47FB0A0B" w:rsidR="00B210D9" w:rsidRPr="0024631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4AB6B549" w14:textId="04BD2C7B"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0" w:type="auto"/>
          </w:tcPr>
          <w:p w14:paraId="5E55915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3A902F78"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77777777" w:rsidR="00B210D9" w:rsidRDefault="00B210D9" w:rsidP="00B210D9">
            <w:pPr>
              <w:jc w:val="center"/>
              <w:rPr>
                <w:sz w:val="18"/>
                <w:szCs w:val="18"/>
              </w:rPr>
            </w:pPr>
            <w:r>
              <w:rPr>
                <w:sz w:val="18"/>
                <w:szCs w:val="18"/>
              </w:rPr>
              <w:t>Gupta V</w:t>
            </w:r>
          </w:p>
        </w:tc>
        <w:tc>
          <w:tcPr>
            <w:tcW w:w="0" w:type="auto"/>
          </w:tcPr>
          <w:p w14:paraId="54C8C5F8" w14:textId="77777777" w:rsidR="00B210D9" w:rsidRPr="00AA23D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5863">
              <w:rPr>
                <w:sz w:val="18"/>
                <w:szCs w:val="18"/>
              </w:rPr>
              <w:t>33606319</w:t>
            </w:r>
          </w:p>
        </w:tc>
        <w:tc>
          <w:tcPr>
            <w:tcW w:w="0" w:type="auto"/>
          </w:tcPr>
          <w:p w14:paraId="355FA4F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1488AD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4702742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2DE7A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301D17C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26483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42AE64A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3757B38E" w14:textId="6D348E8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0)","plainTextFormattedCitation":"(170)","previouslyFormattedCitation":"(172)"},"properties":{"noteIndex":0},"schema":"https://github.com/citation-style-language/schema/raw/master/csl-citation.json"}</w:instrText>
            </w:r>
            <w:r>
              <w:rPr>
                <w:sz w:val="18"/>
                <w:szCs w:val="18"/>
              </w:rPr>
              <w:fldChar w:fldCharType="separate"/>
            </w:r>
            <w:r w:rsidRPr="008E6533">
              <w:rPr>
                <w:noProof/>
                <w:sz w:val="18"/>
                <w:szCs w:val="18"/>
              </w:rPr>
              <w:t>(170)</w:t>
            </w:r>
            <w:r>
              <w:rPr>
                <w:sz w:val="18"/>
                <w:szCs w:val="18"/>
              </w:rPr>
              <w:fldChar w:fldCharType="end"/>
            </w:r>
          </w:p>
        </w:tc>
      </w:tr>
      <w:tr w:rsidR="00B210D9" w:rsidRPr="0001000C" w14:paraId="49EF4DED"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879E31D" w14:textId="77777777" w:rsidR="00B210D9" w:rsidRDefault="00B210D9" w:rsidP="00B210D9">
            <w:pPr>
              <w:jc w:val="cente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070AA52F" w14:textId="77777777" w:rsidR="00B210D9" w:rsidRPr="00E814A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1E23">
              <w:rPr>
                <w:sz w:val="18"/>
                <w:szCs w:val="18"/>
              </w:rPr>
              <w:t>17342178</w:t>
            </w:r>
          </w:p>
        </w:tc>
        <w:tc>
          <w:tcPr>
            <w:tcW w:w="0" w:type="auto"/>
          </w:tcPr>
          <w:p w14:paraId="3E6FA0C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5B783F5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F23FF1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2FF196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7</w:t>
            </w:r>
          </w:p>
        </w:tc>
        <w:tc>
          <w:tcPr>
            <w:tcW w:w="0" w:type="auto"/>
          </w:tcPr>
          <w:p w14:paraId="5F7EA01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receiving PD</w:t>
            </w:r>
          </w:p>
        </w:tc>
        <w:tc>
          <w:tcPr>
            <w:tcW w:w="0" w:type="auto"/>
          </w:tcPr>
          <w:p w14:paraId="17D189F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undergoing HD vs. PD: </w:t>
            </w:r>
            <w:r w:rsidRPr="006226CB">
              <w:rPr>
                <w:noProof/>
                <w:sz w:val="18"/>
                <w:szCs w:val="18"/>
              </w:rPr>
              <w:t>57</w:t>
            </w:r>
            <w:r>
              <w:rPr>
                <w:noProof/>
                <w:sz w:val="18"/>
                <w:szCs w:val="18"/>
              </w:rPr>
              <w:t>% vs.</w:t>
            </w:r>
            <w:r w:rsidRPr="006226CB">
              <w:rPr>
                <w:noProof/>
                <w:sz w:val="18"/>
                <w:szCs w:val="18"/>
              </w:rPr>
              <w:t xml:space="preserve"> 64</w:t>
            </w:r>
            <w:r>
              <w:rPr>
                <w:noProof/>
                <w:sz w:val="18"/>
                <w:szCs w:val="18"/>
              </w:rPr>
              <w:t>%, p =</w:t>
            </w:r>
            <w:r w:rsidRPr="006226CB">
              <w:rPr>
                <w:noProof/>
                <w:sz w:val="18"/>
                <w:szCs w:val="18"/>
              </w:rPr>
              <w:t xml:space="preserve"> 0.028</w:t>
            </w:r>
          </w:p>
        </w:tc>
        <w:tc>
          <w:tcPr>
            <w:tcW w:w="0" w:type="auto"/>
          </w:tcPr>
          <w:p w14:paraId="5CA6DE9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lysis types</w:t>
            </w:r>
          </w:p>
        </w:tc>
        <w:tc>
          <w:tcPr>
            <w:tcW w:w="0" w:type="auto"/>
          </w:tcPr>
          <w:p w14:paraId="08B60520" w14:textId="4396E1D9"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71)","plainTextFormattedCitation":"(171)","previouslyFormattedCitation":"(192)"},"properties":{"noteIndex":0},"schema":"https://github.com/citation-style-language/schema/raw/master/csl-citation.json"}</w:instrText>
            </w:r>
            <w:r>
              <w:rPr>
                <w:sz w:val="18"/>
                <w:szCs w:val="18"/>
              </w:rPr>
              <w:fldChar w:fldCharType="separate"/>
            </w:r>
            <w:r w:rsidRPr="008E6533">
              <w:rPr>
                <w:noProof/>
                <w:sz w:val="18"/>
                <w:szCs w:val="18"/>
              </w:rPr>
              <w:t>(171)</w:t>
            </w:r>
            <w:r>
              <w:rPr>
                <w:sz w:val="18"/>
                <w:szCs w:val="18"/>
              </w:rPr>
              <w:fldChar w:fldCharType="end"/>
            </w:r>
          </w:p>
        </w:tc>
      </w:tr>
      <w:tr w:rsidR="00B210D9" w:rsidRPr="0001000C" w14:paraId="628912B0"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D6ADD" w14:textId="77777777" w:rsidR="00B210D9" w:rsidRDefault="00B210D9" w:rsidP="00B210D9">
            <w:pPr>
              <w:jc w:val="center"/>
              <w:rPr>
                <w:sz w:val="18"/>
                <w:szCs w:val="18"/>
              </w:rPr>
            </w:pPr>
            <w:r>
              <w:rPr>
                <w:sz w:val="18"/>
                <w:szCs w:val="18"/>
              </w:rPr>
              <w:t xml:space="preserve">Holden </w:t>
            </w:r>
            <w:r w:rsidRPr="00104C21">
              <w:rPr>
                <w:i/>
                <w:sz w:val="18"/>
                <w:szCs w:val="18"/>
              </w:rPr>
              <w:t>et al.</w:t>
            </w:r>
          </w:p>
        </w:tc>
        <w:tc>
          <w:tcPr>
            <w:tcW w:w="0" w:type="auto"/>
          </w:tcPr>
          <w:p w14:paraId="5849A475" w14:textId="77777777" w:rsidR="00B210D9" w:rsidRPr="00D77F3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04C21">
              <w:rPr>
                <w:sz w:val="18"/>
                <w:szCs w:val="18"/>
              </w:rPr>
              <w:t>24855061</w:t>
            </w:r>
          </w:p>
        </w:tc>
        <w:tc>
          <w:tcPr>
            <w:tcW w:w="0" w:type="auto"/>
          </w:tcPr>
          <w:p w14:paraId="1C37063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05F6C43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6D2A0C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396F364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7A832EC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5A60CA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1E3FB7B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KORC1 (vitamin K epoxide reductase complex 1)</w:t>
            </w:r>
          </w:p>
        </w:tc>
        <w:tc>
          <w:tcPr>
            <w:tcW w:w="0" w:type="auto"/>
          </w:tcPr>
          <w:p w14:paraId="0D787E11" w14:textId="1E8C8DC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2)","plainTextFormattedCitation":"(172)","previouslyFormattedCitation":"(176)"},"properties":{"noteIndex":0},"schema":"https://github.com/citation-style-language/schema/raw/master/csl-citation.json"}</w:instrText>
            </w:r>
            <w:r>
              <w:rPr>
                <w:sz w:val="18"/>
                <w:szCs w:val="18"/>
              </w:rPr>
              <w:fldChar w:fldCharType="separate"/>
            </w:r>
            <w:r w:rsidRPr="008E6533">
              <w:rPr>
                <w:noProof/>
                <w:sz w:val="18"/>
                <w:szCs w:val="18"/>
              </w:rPr>
              <w:t>(172)</w:t>
            </w:r>
            <w:r>
              <w:rPr>
                <w:sz w:val="18"/>
                <w:szCs w:val="18"/>
              </w:rPr>
              <w:fldChar w:fldCharType="end"/>
            </w:r>
          </w:p>
        </w:tc>
      </w:tr>
      <w:tr w:rsidR="00B210D9" w:rsidRPr="0001000C" w14:paraId="6F105EB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F9ED2D6" w14:textId="77777777" w:rsidR="00B210D9" w:rsidRDefault="00B210D9" w:rsidP="00B210D9">
            <w:pPr>
              <w:jc w:val="center"/>
              <w:rPr>
                <w:sz w:val="18"/>
                <w:szCs w:val="18"/>
              </w:rPr>
            </w:pPr>
            <w:r>
              <w:rPr>
                <w:sz w:val="18"/>
                <w:szCs w:val="18"/>
              </w:rPr>
              <w:t xml:space="preserve">Holden </w:t>
            </w:r>
            <w:r w:rsidRPr="00104C21">
              <w:rPr>
                <w:i/>
                <w:sz w:val="18"/>
                <w:szCs w:val="18"/>
              </w:rPr>
              <w:t>et al.</w:t>
            </w:r>
          </w:p>
        </w:tc>
        <w:tc>
          <w:tcPr>
            <w:tcW w:w="0" w:type="auto"/>
          </w:tcPr>
          <w:p w14:paraId="4B0B40F8" w14:textId="77777777" w:rsidR="00B210D9" w:rsidRPr="00D77F34"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04C21">
              <w:rPr>
                <w:sz w:val="18"/>
                <w:szCs w:val="18"/>
              </w:rPr>
              <w:t>24855061</w:t>
            </w:r>
          </w:p>
        </w:tc>
        <w:tc>
          <w:tcPr>
            <w:tcW w:w="0" w:type="auto"/>
          </w:tcPr>
          <w:p w14:paraId="09C8532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2A7F3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04E5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A9E06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13B5B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2F6B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303339F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42A06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37CC92A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D8CE2" w14:textId="77777777" w:rsidR="00B210D9" w:rsidRPr="00CF5249" w:rsidRDefault="00B210D9" w:rsidP="00B210D9">
            <w:pPr>
              <w:jc w:val="cente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3CE29930" w14:textId="77777777" w:rsidR="00B210D9" w:rsidRPr="00CF524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748A5">
              <w:rPr>
                <w:sz w:val="18"/>
                <w:szCs w:val="18"/>
              </w:rPr>
              <w:t>27965186</w:t>
            </w:r>
          </w:p>
        </w:tc>
        <w:tc>
          <w:tcPr>
            <w:tcW w:w="0" w:type="auto"/>
          </w:tcPr>
          <w:p w14:paraId="5C1B8D2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803967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CAF558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6FF14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2A88329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08D59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Pr="006608D0">
              <w:rPr>
                <w:sz w:val="18"/>
                <w:szCs w:val="18"/>
              </w:rPr>
              <w:t>2.51 ± 0.38</w:t>
            </w:r>
            <w:r>
              <w:rPr>
                <w:sz w:val="18"/>
                <w:szCs w:val="18"/>
              </w:rPr>
              <w:t xml:space="preserve"> vs. </w:t>
            </w:r>
            <w:r w:rsidRPr="001748A5">
              <w:rPr>
                <w:sz w:val="18"/>
                <w:szCs w:val="18"/>
              </w:rPr>
              <w:t>2.42 ± 0.33</w:t>
            </w:r>
          </w:p>
        </w:tc>
        <w:tc>
          <w:tcPr>
            <w:tcW w:w="0" w:type="auto"/>
          </w:tcPr>
          <w:p w14:paraId="5BF6F7C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2C8CFCD7" w14:textId="34957A9A"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85)"},"properties":{"noteIndex":0},"schema":"https://github.com/citation-style-language/schema/raw/master/csl-citation.json"}</w:instrText>
            </w:r>
            <w:r>
              <w:rPr>
                <w:sz w:val="18"/>
                <w:szCs w:val="18"/>
              </w:rPr>
              <w:fldChar w:fldCharType="separate"/>
            </w:r>
            <w:r w:rsidRPr="008E6533">
              <w:rPr>
                <w:noProof/>
                <w:sz w:val="18"/>
                <w:szCs w:val="18"/>
              </w:rPr>
              <w:t>(173)</w:t>
            </w:r>
            <w:r>
              <w:rPr>
                <w:sz w:val="18"/>
                <w:szCs w:val="18"/>
              </w:rPr>
              <w:fldChar w:fldCharType="end"/>
            </w:r>
          </w:p>
        </w:tc>
      </w:tr>
      <w:tr w:rsidR="00B210D9" w:rsidRPr="0001000C" w14:paraId="661C4D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22121D" w14:textId="77777777" w:rsidR="00B210D9" w:rsidRDefault="00B210D9" w:rsidP="00B210D9">
            <w:pPr>
              <w:jc w:val="center"/>
              <w:rPr>
                <w:sz w:val="18"/>
                <w:szCs w:val="18"/>
              </w:rPr>
            </w:pPr>
            <w:r>
              <w:rPr>
                <w:sz w:val="18"/>
                <w:szCs w:val="18"/>
              </w:rPr>
              <w:t xml:space="preserve">Iseki </w:t>
            </w:r>
            <w:r w:rsidRPr="00FA1172">
              <w:rPr>
                <w:i/>
                <w:sz w:val="18"/>
                <w:szCs w:val="18"/>
              </w:rPr>
              <w:t>et al.</w:t>
            </w:r>
          </w:p>
        </w:tc>
        <w:tc>
          <w:tcPr>
            <w:tcW w:w="0" w:type="auto"/>
          </w:tcPr>
          <w:p w14:paraId="3C1DC464" w14:textId="77777777" w:rsidR="00B210D9" w:rsidRPr="00BB766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172">
              <w:rPr>
                <w:sz w:val="18"/>
                <w:szCs w:val="18"/>
              </w:rPr>
              <w:t>12637649</w:t>
            </w:r>
          </w:p>
        </w:tc>
        <w:tc>
          <w:tcPr>
            <w:tcW w:w="0" w:type="auto"/>
          </w:tcPr>
          <w:p w14:paraId="5D0412B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04E968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1F26F2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9FBD8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w:t>
            </w:r>
          </w:p>
        </w:tc>
        <w:tc>
          <w:tcPr>
            <w:tcW w:w="0" w:type="auto"/>
          </w:tcPr>
          <w:p w14:paraId="0737DF4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longer HD vintage</w:t>
            </w:r>
          </w:p>
        </w:tc>
        <w:tc>
          <w:tcPr>
            <w:tcW w:w="0" w:type="auto"/>
          </w:tcPr>
          <w:p w14:paraId="057CA55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with duration of HD 1-12 vs. ≥121 months: </w:t>
            </w:r>
            <w:r w:rsidRPr="003D374C">
              <w:rPr>
                <w:noProof/>
                <w:sz w:val="18"/>
                <w:szCs w:val="18"/>
              </w:rPr>
              <w:t>50.2</w:t>
            </w:r>
            <w:r>
              <w:rPr>
                <w:noProof/>
                <w:sz w:val="18"/>
                <w:szCs w:val="18"/>
              </w:rPr>
              <w:t>% vs.</w:t>
            </w:r>
            <w:r w:rsidRPr="003D374C">
              <w:rPr>
                <w:noProof/>
                <w:sz w:val="18"/>
                <w:szCs w:val="18"/>
              </w:rPr>
              <w:t xml:space="preserve"> 67.0</w:t>
            </w:r>
            <w:r>
              <w:rPr>
                <w:noProof/>
                <w:sz w:val="18"/>
                <w:szCs w:val="18"/>
              </w:rPr>
              <w:t>%, p &lt; 0.001</w:t>
            </w:r>
          </w:p>
        </w:tc>
        <w:tc>
          <w:tcPr>
            <w:tcW w:w="0" w:type="auto"/>
          </w:tcPr>
          <w:p w14:paraId="19DEF31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D vintage</w:t>
            </w:r>
          </w:p>
        </w:tc>
        <w:tc>
          <w:tcPr>
            <w:tcW w:w="0" w:type="auto"/>
          </w:tcPr>
          <w:p w14:paraId="191F701A" w14:textId="58421FF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74)","plainTextFormattedCitation":"(174)","previouslyFormattedCitation":"(194)"},"properties":{"noteIndex":0},"schema":"https://github.com/citation-style-language/schema/raw/master/csl-citation.json"}</w:instrText>
            </w:r>
            <w:r>
              <w:rPr>
                <w:sz w:val="18"/>
                <w:szCs w:val="18"/>
              </w:rPr>
              <w:fldChar w:fldCharType="separate"/>
            </w:r>
            <w:r w:rsidRPr="008E6533">
              <w:rPr>
                <w:noProof/>
                <w:sz w:val="18"/>
                <w:szCs w:val="18"/>
              </w:rPr>
              <w:t>(174)</w:t>
            </w:r>
            <w:r>
              <w:rPr>
                <w:sz w:val="18"/>
                <w:szCs w:val="18"/>
              </w:rPr>
              <w:fldChar w:fldCharType="end"/>
            </w:r>
          </w:p>
        </w:tc>
      </w:tr>
      <w:tr w:rsidR="00B210D9" w:rsidRPr="0001000C" w14:paraId="1F357B1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188B3" w14:textId="55EA2A11" w:rsidR="00B210D9" w:rsidRDefault="00B210D9"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0A262474" w14:textId="135CAC97" w:rsidR="00B210D9" w:rsidRPr="00F5074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0" w:type="auto"/>
          </w:tcPr>
          <w:p w14:paraId="74513F6B" w14:textId="6555CB3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BFADE6F" w14:textId="2762A75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12343E31" w14:textId="0EBAC00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94286A2" w14:textId="2D66677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0833F4D5" w14:textId="4C9C620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C444C25" w14:textId="26687A0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732A0D31" w14:textId="111F660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0" w:type="auto"/>
          </w:tcPr>
          <w:p w14:paraId="2F490444" w14:textId="7C9A909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2)","plainTextFormattedCitation":"(122)","previouslyFormattedCitation":"(129)"},"properties":{"noteIndex":0},"schema":"https://github.com/citation-style-language/schema/raw/master/csl-citation.json"}</w:instrText>
            </w:r>
            <w:r w:rsidRPr="00D749C6">
              <w:rPr>
                <w:sz w:val="18"/>
                <w:szCs w:val="18"/>
              </w:rPr>
              <w:fldChar w:fldCharType="separate"/>
            </w:r>
            <w:r w:rsidRPr="008E6533">
              <w:rPr>
                <w:noProof/>
                <w:sz w:val="18"/>
                <w:szCs w:val="18"/>
              </w:rPr>
              <w:t>(122)</w:t>
            </w:r>
            <w:r w:rsidRPr="00D749C6">
              <w:rPr>
                <w:sz w:val="18"/>
                <w:szCs w:val="18"/>
              </w:rPr>
              <w:fldChar w:fldCharType="end"/>
            </w:r>
          </w:p>
        </w:tc>
      </w:tr>
      <w:tr w:rsidR="00B210D9" w:rsidRPr="0001000C" w14:paraId="7F831BE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B2C33F8" w14:textId="50AA77A1" w:rsidR="00B210D9" w:rsidRDefault="00B210D9"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79D29C64" w14:textId="36BC35ED" w:rsidR="00B210D9" w:rsidRPr="00F5074D"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FC69D5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8FEE8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BD65B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F2EBD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4DE42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D6DA827" w14:textId="77777777" w:rsidR="00B210D9" w:rsidRPr="00D3077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2A369897" w14:textId="22D8BEF4"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0B88AC5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47D35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63556E0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D0FE7" w14:textId="77777777" w:rsidR="00B210D9" w:rsidRPr="00CF5249" w:rsidRDefault="00B210D9" w:rsidP="00B210D9">
            <w:pPr>
              <w:jc w:val="center"/>
              <w:rPr>
                <w:sz w:val="18"/>
                <w:szCs w:val="18"/>
              </w:rPr>
            </w:pPr>
            <w:r>
              <w:rPr>
                <w:sz w:val="18"/>
                <w:szCs w:val="18"/>
              </w:rPr>
              <w:t xml:space="preserve">Jean </w:t>
            </w:r>
            <w:r w:rsidRPr="00F5074D">
              <w:rPr>
                <w:i/>
                <w:sz w:val="18"/>
                <w:szCs w:val="18"/>
              </w:rPr>
              <w:t>et al.</w:t>
            </w:r>
          </w:p>
        </w:tc>
        <w:tc>
          <w:tcPr>
            <w:tcW w:w="0" w:type="auto"/>
          </w:tcPr>
          <w:p w14:paraId="63E807D4" w14:textId="77777777" w:rsidR="00B210D9" w:rsidRPr="00CF524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074D">
              <w:rPr>
                <w:sz w:val="18"/>
                <w:szCs w:val="18"/>
              </w:rPr>
              <w:t>21178378</w:t>
            </w:r>
          </w:p>
        </w:tc>
        <w:tc>
          <w:tcPr>
            <w:tcW w:w="0" w:type="auto"/>
          </w:tcPr>
          <w:p w14:paraId="578133F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396C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EABF01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25703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8</w:t>
            </w:r>
          </w:p>
        </w:tc>
        <w:tc>
          <w:tcPr>
            <w:tcW w:w="0" w:type="auto"/>
          </w:tcPr>
          <w:p w14:paraId="38502A4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73D14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5430233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55C435EB" w14:textId="115FA08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86)"},"properties":{"noteIndex":0},"schema":"https://github.com/citation-style-language/schema/raw/master/csl-citation.json"}</w:instrText>
            </w:r>
            <w:r>
              <w:rPr>
                <w:sz w:val="18"/>
                <w:szCs w:val="18"/>
              </w:rPr>
              <w:fldChar w:fldCharType="separate"/>
            </w:r>
            <w:r w:rsidRPr="008E6533">
              <w:rPr>
                <w:noProof/>
                <w:sz w:val="18"/>
                <w:szCs w:val="18"/>
              </w:rPr>
              <w:t>(175)</w:t>
            </w:r>
            <w:r>
              <w:rPr>
                <w:sz w:val="18"/>
                <w:szCs w:val="18"/>
              </w:rPr>
              <w:fldChar w:fldCharType="end"/>
            </w:r>
          </w:p>
        </w:tc>
      </w:tr>
      <w:tr w:rsidR="00B210D9" w:rsidRPr="0001000C" w14:paraId="64DC618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B2DB3B8" w14:textId="582BF56A" w:rsidR="00B210D9" w:rsidRDefault="00B210D9" w:rsidP="00B210D9">
            <w:pPr>
              <w:jc w:val="center"/>
              <w:rPr>
                <w:sz w:val="18"/>
                <w:szCs w:val="18"/>
              </w:rPr>
            </w:pPr>
            <w:r>
              <w:rPr>
                <w:sz w:val="18"/>
                <w:szCs w:val="18"/>
              </w:rPr>
              <w:t xml:space="preserve">Jean </w:t>
            </w:r>
            <w:r w:rsidRPr="0019367D">
              <w:rPr>
                <w:i/>
                <w:sz w:val="18"/>
                <w:szCs w:val="18"/>
              </w:rPr>
              <w:t>et al.</w:t>
            </w:r>
          </w:p>
        </w:tc>
        <w:tc>
          <w:tcPr>
            <w:tcW w:w="0" w:type="auto"/>
          </w:tcPr>
          <w:p w14:paraId="135458A3" w14:textId="2972C118" w:rsidR="00B210D9" w:rsidRPr="00F5074D"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0" w:type="auto"/>
          </w:tcPr>
          <w:p w14:paraId="25D920EF" w14:textId="32668A8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5D141C0" w14:textId="22DD9B4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17D41CD2" w14:textId="2A9B207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F62755D" w14:textId="1C39C3CF"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3F3D38CB" w14:textId="6F19ADB8"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2AB88C94" w14:textId="472A5DA9"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04F5D286" w14:textId="3F57F2F0"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659A2077" w14:textId="2C0FB329"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sidRPr="002352DD">
              <w:rPr>
                <w:sz w:val="18"/>
                <w:szCs w:val="18"/>
              </w:rPr>
              <w:fldChar w:fldCharType="separate"/>
            </w:r>
            <w:r w:rsidRPr="008E6533">
              <w:rPr>
                <w:noProof/>
                <w:sz w:val="18"/>
                <w:szCs w:val="18"/>
              </w:rPr>
              <w:t>(41)</w:t>
            </w:r>
            <w:r w:rsidRPr="002352DD">
              <w:rPr>
                <w:sz w:val="18"/>
                <w:szCs w:val="18"/>
              </w:rPr>
              <w:fldChar w:fldCharType="end"/>
            </w:r>
          </w:p>
        </w:tc>
      </w:tr>
      <w:tr w:rsidR="00B210D9" w:rsidRPr="0001000C" w14:paraId="0A1059A2" w14:textId="77777777" w:rsidTr="00AC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A234F" w14:textId="77777777" w:rsidR="00B210D9" w:rsidRDefault="00B210D9" w:rsidP="00B210D9">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05D96CB6" w14:textId="77777777" w:rsidR="00B210D9" w:rsidRPr="009B78D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21859400</w:t>
            </w:r>
          </w:p>
        </w:tc>
        <w:tc>
          <w:tcPr>
            <w:tcW w:w="0" w:type="auto"/>
          </w:tcPr>
          <w:p w14:paraId="012C41E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19E844A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E9FAF4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4F14745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5EBF6C7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70B1FD87" w14:textId="77777777" w:rsidR="00B210D9" w:rsidRPr="00A126C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0" w:type="auto"/>
          </w:tcPr>
          <w:p w14:paraId="7758297D" w14:textId="77777777" w:rsidR="00B210D9" w:rsidRPr="00A126C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0" w:type="auto"/>
          </w:tcPr>
          <w:p w14:paraId="0C3C8D96" w14:textId="4ACB3EE3"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76)","plainTextFormattedCitation":"(176)","previouslyFormattedCitation":"(202)"},"properties":{"noteIndex":0},"schema":"https://github.com/citation-style-language/schema/raw/master/csl-citation.json"}</w:instrText>
            </w:r>
            <w:r>
              <w:rPr>
                <w:sz w:val="18"/>
                <w:szCs w:val="18"/>
              </w:rPr>
              <w:fldChar w:fldCharType="separate"/>
            </w:r>
            <w:r w:rsidRPr="008E6533">
              <w:rPr>
                <w:noProof/>
                <w:sz w:val="18"/>
                <w:szCs w:val="18"/>
              </w:rPr>
              <w:t>(176)</w:t>
            </w:r>
            <w:r>
              <w:rPr>
                <w:sz w:val="18"/>
                <w:szCs w:val="18"/>
              </w:rPr>
              <w:fldChar w:fldCharType="end"/>
            </w:r>
          </w:p>
        </w:tc>
      </w:tr>
      <w:tr w:rsidR="00B210D9" w:rsidRPr="0001000C" w14:paraId="7B6F92B8" w14:textId="77777777" w:rsidTr="00A34651">
        <w:tc>
          <w:tcPr>
            <w:cnfStyle w:val="001000000000" w:firstRow="0" w:lastRow="0" w:firstColumn="1" w:lastColumn="0" w:oddVBand="0" w:evenVBand="0" w:oddHBand="0" w:evenHBand="0" w:firstRowFirstColumn="0" w:firstRowLastColumn="0" w:lastRowFirstColumn="0" w:lastRowLastColumn="0"/>
            <w:tcW w:w="0" w:type="auto"/>
          </w:tcPr>
          <w:p w14:paraId="304B60C9" w14:textId="77777777" w:rsidR="00B210D9" w:rsidRPr="00AC1BF4" w:rsidRDefault="00B210D9" w:rsidP="00B210D9">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56CCDD0E" w14:textId="77777777" w:rsidR="00B210D9" w:rsidRPr="00AC1BF4"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21859400</w:t>
            </w:r>
          </w:p>
        </w:tc>
        <w:tc>
          <w:tcPr>
            <w:tcW w:w="0" w:type="auto"/>
          </w:tcPr>
          <w:p w14:paraId="0C493A5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50677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9EE34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80FAF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28EB7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CDCFE60" w14:textId="77777777" w:rsidR="00B210D9" w:rsidRPr="00561BAB"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NA damage not associated with gender</w:t>
            </w:r>
          </w:p>
        </w:tc>
        <w:tc>
          <w:tcPr>
            <w:tcW w:w="0" w:type="auto"/>
          </w:tcPr>
          <w:p w14:paraId="4517AF2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 xml:space="preserve">matrix </w:t>
            </w:r>
            <w:proofErr w:type="spellStart"/>
            <w:r w:rsidRPr="00AC1BF4">
              <w:rPr>
                <w:sz w:val="18"/>
                <w:szCs w:val="18"/>
              </w:rPr>
              <w:t>Gla</w:t>
            </w:r>
            <w:proofErr w:type="spellEnd"/>
            <w:r w:rsidRPr="00AC1BF4">
              <w:rPr>
                <w:sz w:val="18"/>
                <w:szCs w:val="18"/>
              </w:rPr>
              <w:t xml:space="preserve"> protein (MGP)</w:t>
            </w:r>
            <w:r>
              <w:rPr>
                <w:sz w:val="18"/>
                <w:szCs w:val="18"/>
              </w:rPr>
              <w:t xml:space="preserve"> gene</w:t>
            </w:r>
          </w:p>
        </w:tc>
        <w:tc>
          <w:tcPr>
            <w:tcW w:w="0" w:type="auto"/>
          </w:tcPr>
          <w:p w14:paraId="38A70B7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19ED2D0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B210D9" w:rsidRDefault="00B210D9" w:rsidP="00B210D9">
            <w:pPr>
              <w:jc w:val="center"/>
              <w:rPr>
                <w:sz w:val="18"/>
                <w:szCs w:val="18"/>
              </w:rPr>
            </w:pPr>
            <w:r>
              <w:rPr>
                <w:sz w:val="18"/>
                <w:szCs w:val="18"/>
              </w:rPr>
              <w:t xml:space="preserve">Kato </w:t>
            </w:r>
            <w:r w:rsidRPr="00213D4E">
              <w:rPr>
                <w:i/>
                <w:sz w:val="18"/>
                <w:szCs w:val="18"/>
              </w:rPr>
              <w:t>et al.</w:t>
            </w:r>
          </w:p>
        </w:tc>
        <w:tc>
          <w:tcPr>
            <w:tcW w:w="0" w:type="auto"/>
          </w:tcPr>
          <w:p w14:paraId="331088FE" w14:textId="77777777" w:rsidR="00B210D9" w:rsidRPr="003C1FD5"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18663287</w:t>
            </w:r>
          </w:p>
        </w:tc>
        <w:tc>
          <w:tcPr>
            <w:tcW w:w="0" w:type="auto"/>
          </w:tcPr>
          <w:p w14:paraId="1C6437D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BBE189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6C2B75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6FF836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w:t>
            </w:r>
          </w:p>
        </w:tc>
        <w:tc>
          <w:tcPr>
            <w:tcW w:w="0" w:type="auto"/>
          </w:tcPr>
          <w:p w14:paraId="1361E71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DEBCFF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not correlate with age, gender and diabetes.</w:t>
            </w:r>
          </w:p>
        </w:tc>
        <w:tc>
          <w:tcPr>
            <w:tcW w:w="0" w:type="auto"/>
          </w:tcPr>
          <w:p w14:paraId="4A96632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6663433" w14:textId="3AFA9AC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7)","plainTextFormattedCitation":"(177)","previouslyFormattedCitation":"(190)"},"properties":{"noteIndex":0},"schema":"https://github.com/citation-style-language/schema/raw/master/csl-citation.json"}</w:instrText>
            </w:r>
            <w:r>
              <w:rPr>
                <w:sz w:val="18"/>
                <w:szCs w:val="18"/>
              </w:rPr>
              <w:fldChar w:fldCharType="separate"/>
            </w:r>
            <w:r w:rsidRPr="008E6533">
              <w:rPr>
                <w:noProof/>
                <w:sz w:val="18"/>
                <w:szCs w:val="18"/>
              </w:rPr>
              <w:t>(177)</w:t>
            </w:r>
            <w:r>
              <w:rPr>
                <w:sz w:val="18"/>
                <w:szCs w:val="18"/>
              </w:rPr>
              <w:fldChar w:fldCharType="end"/>
            </w:r>
          </w:p>
        </w:tc>
      </w:tr>
      <w:tr w:rsidR="00B210D9" w:rsidRPr="0001000C" w14:paraId="1810FB1F" w14:textId="77777777" w:rsidTr="005C7A51">
        <w:tc>
          <w:tcPr>
            <w:cnfStyle w:val="001000000000" w:firstRow="0" w:lastRow="0" w:firstColumn="1" w:lastColumn="0" w:oddVBand="0" w:evenVBand="0" w:oddHBand="0" w:evenHBand="0" w:firstRowFirstColumn="0" w:firstRowLastColumn="0" w:lastRowFirstColumn="0" w:lastRowLastColumn="0"/>
            <w:tcW w:w="0" w:type="auto"/>
          </w:tcPr>
          <w:p w14:paraId="3AE4DDE7" w14:textId="77777777" w:rsidR="00B210D9" w:rsidRDefault="00B210D9" w:rsidP="00B210D9">
            <w:pPr>
              <w:jc w:val="center"/>
              <w:rPr>
                <w:sz w:val="18"/>
                <w:szCs w:val="18"/>
              </w:rPr>
            </w:pPr>
            <w:proofErr w:type="spellStart"/>
            <w:r>
              <w:rPr>
                <w:sz w:val="18"/>
                <w:szCs w:val="18"/>
              </w:rPr>
              <w:t>Kuo</w:t>
            </w:r>
            <w:proofErr w:type="spellEnd"/>
            <w:r>
              <w:rPr>
                <w:sz w:val="18"/>
                <w:szCs w:val="18"/>
              </w:rPr>
              <w:t xml:space="preserve"> et al.</w:t>
            </w:r>
          </w:p>
        </w:tc>
        <w:tc>
          <w:tcPr>
            <w:tcW w:w="0" w:type="auto"/>
          </w:tcPr>
          <w:p w14:paraId="7921AC86" w14:textId="77777777" w:rsidR="00B210D9" w:rsidRPr="00567F04"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31315601</w:t>
            </w:r>
          </w:p>
        </w:tc>
        <w:tc>
          <w:tcPr>
            <w:tcW w:w="0" w:type="auto"/>
          </w:tcPr>
          <w:p w14:paraId="1BE4871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91E70B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FD6F8A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50D957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352B4FD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9A3D17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7CA87A1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66605104" w14:textId="23F7F0E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8)","plainTextFormattedCitation":"(178)","previouslyFormattedCitation":"(135)"},"properties":{"noteIndex":0},"schema":"https://github.com/citation-style-language/schema/raw/master/csl-citation.json"}</w:instrText>
            </w:r>
            <w:r>
              <w:rPr>
                <w:sz w:val="18"/>
                <w:szCs w:val="18"/>
                <w:lang w:eastAsia="ja-JP"/>
              </w:rPr>
              <w:fldChar w:fldCharType="separate"/>
            </w:r>
            <w:r w:rsidRPr="008E6533">
              <w:rPr>
                <w:noProof/>
                <w:sz w:val="18"/>
                <w:szCs w:val="18"/>
              </w:rPr>
              <w:t>(178)</w:t>
            </w:r>
            <w:r>
              <w:rPr>
                <w:sz w:val="18"/>
                <w:szCs w:val="18"/>
                <w:lang w:eastAsia="ja-JP"/>
              </w:rPr>
              <w:fldChar w:fldCharType="end"/>
            </w:r>
          </w:p>
        </w:tc>
      </w:tr>
      <w:tr w:rsidR="00B210D9" w:rsidRPr="0001000C" w14:paraId="5BA2F6CC" w14:textId="77777777" w:rsidTr="00561B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B210D9" w:rsidRDefault="00B210D9" w:rsidP="00B210D9">
            <w:pPr>
              <w:jc w:val="center"/>
              <w:rPr>
                <w:sz w:val="18"/>
                <w:szCs w:val="18"/>
              </w:rPr>
            </w:pPr>
            <w:proofErr w:type="spellStart"/>
            <w:r>
              <w:rPr>
                <w:sz w:val="18"/>
                <w:szCs w:val="18"/>
              </w:rPr>
              <w:t>Liabeuf</w:t>
            </w:r>
            <w:proofErr w:type="spellEnd"/>
            <w:r>
              <w:rPr>
                <w:sz w:val="18"/>
                <w:szCs w:val="18"/>
              </w:rPr>
              <w:t xml:space="preserve"> </w:t>
            </w:r>
            <w:r w:rsidRPr="009B78D2">
              <w:rPr>
                <w:i/>
                <w:sz w:val="18"/>
                <w:szCs w:val="18"/>
              </w:rPr>
              <w:t>et al.</w:t>
            </w:r>
          </w:p>
        </w:tc>
        <w:tc>
          <w:tcPr>
            <w:tcW w:w="0" w:type="auto"/>
          </w:tcPr>
          <w:p w14:paraId="36191B9E" w14:textId="77777777"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B78D2">
              <w:rPr>
                <w:sz w:val="18"/>
                <w:szCs w:val="18"/>
              </w:rPr>
              <w:t>23826225</w:t>
            </w:r>
          </w:p>
        </w:tc>
        <w:tc>
          <w:tcPr>
            <w:tcW w:w="0" w:type="auto"/>
          </w:tcPr>
          <w:p w14:paraId="7C455DA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C26C70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46AE3F0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 5D</w:t>
            </w:r>
          </w:p>
        </w:tc>
        <w:tc>
          <w:tcPr>
            <w:tcW w:w="0" w:type="auto"/>
          </w:tcPr>
          <w:p w14:paraId="25B476B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173BF4E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2FC76A" w14:textId="77777777"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0" w:type="auto"/>
          </w:tcPr>
          <w:p w14:paraId="2E022AD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p>
        </w:tc>
        <w:tc>
          <w:tcPr>
            <w:tcW w:w="0" w:type="auto"/>
          </w:tcPr>
          <w:p w14:paraId="243335C8" w14:textId="46C5FD1E"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9)","plainTextFormattedCitation":"(179)","previouslyFormattedCitation":"(201)"},"properties":{"noteIndex":0},"schema":"https://github.com/citation-style-language/schema/raw/master/csl-citation.json"}</w:instrText>
            </w:r>
            <w:r>
              <w:rPr>
                <w:sz w:val="18"/>
                <w:szCs w:val="18"/>
              </w:rPr>
              <w:fldChar w:fldCharType="separate"/>
            </w:r>
            <w:r w:rsidRPr="008E6533">
              <w:rPr>
                <w:noProof/>
                <w:sz w:val="18"/>
                <w:szCs w:val="18"/>
              </w:rPr>
              <w:t>(179)</w:t>
            </w:r>
            <w:r>
              <w:rPr>
                <w:sz w:val="18"/>
                <w:szCs w:val="18"/>
              </w:rPr>
              <w:fldChar w:fldCharType="end"/>
            </w:r>
          </w:p>
        </w:tc>
      </w:tr>
      <w:tr w:rsidR="00B210D9" w:rsidRPr="0001000C" w14:paraId="6018B93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5E2D258" w14:textId="77777777" w:rsidR="00B210D9" w:rsidRDefault="00B210D9" w:rsidP="00B210D9">
            <w:pPr>
              <w:jc w:val="cente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39AC3277" w14:textId="77777777" w:rsidR="00B210D9" w:rsidRPr="00531E2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BB7666">
              <w:rPr>
                <w:sz w:val="18"/>
                <w:szCs w:val="18"/>
              </w:rPr>
              <w:t>19021697</w:t>
            </w:r>
          </w:p>
        </w:tc>
        <w:tc>
          <w:tcPr>
            <w:tcW w:w="0" w:type="auto"/>
          </w:tcPr>
          <w:p w14:paraId="1E18D76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3A0D1C0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23FA2C6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86A47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2</w:t>
            </w:r>
          </w:p>
        </w:tc>
        <w:tc>
          <w:tcPr>
            <w:tcW w:w="0" w:type="auto"/>
          </w:tcPr>
          <w:p w14:paraId="7B6142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D3862B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5730579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tuin-A; </w:t>
            </w:r>
            <w:r w:rsidRPr="00531E23">
              <w:rPr>
                <w:sz w:val="18"/>
                <w:szCs w:val="18"/>
              </w:rPr>
              <w:t>Group I included patients who had high</w:t>
            </w:r>
            <w:r>
              <w:rPr>
                <w:sz w:val="18"/>
                <w:szCs w:val="18"/>
              </w:rPr>
              <w:t xml:space="preserve"> </w:t>
            </w:r>
            <w:r w:rsidRPr="00531E23">
              <w:rPr>
                <w:sz w:val="18"/>
                <w:szCs w:val="18"/>
              </w:rPr>
              <w:t>fetuin-A and low CRP (reference group); Group II</w:t>
            </w:r>
            <w:r>
              <w:rPr>
                <w:sz w:val="18"/>
                <w:szCs w:val="18"/>
              </w:rPr>
              <w:t xml:space="preserve"> </w:t>
            </w:r>
            <w:r w:rsidRPr="00531E23">
              <w:rPr>
                <w:sz w:val="18"/>
                <w:szCs w:val="18"/>
              </w:rPr>
              <w:t>included</w:t>
            </w:r>
            <w:r>
              <w:rPr>
                <w:sz w:val="18"/>
                <w:szCs w:val="18"/>
              </w:rPr>
              <w:t xml:space="preserve"> </w:t>
            </w:r>
            <w:r w:rsidRPr="00531E23">
              <w:rPr>
                <w:sz w:val="18"/>
                <w:szCs w:val="18"/>
              </w:rPr>
              <w:t>patients who had high fetuin-A and high CRP; Group III</w:t>
            </w:r>
            <w:r>
              <w:rPr>
                <w:sz w:val="18"/>
                <w:szCs w:val="18"/>
              </w:rPr>
              <w:t xml:space="preserve"> </w:t>
            </w:r>
            <w:r w:rsidRPr="00531E23">
              <w:rPr>
                <w:sz w:val="18"/>
                <w:szCs w:val="18"/>
              </w:rPr>
              <w:t>included patients who had low fetuin-A and low CRP; Group IV</w:t>
            </w:r>
            <w:r>
              <w:rPr>
                <w:sz w:val="18"/>
                <w:szCs w:val="18"/>
              </w:rPr>
              <w:t xml:space="preserve"> </w:t>
            </w:r>
            <w:r w:rsidRPr="00531E23">
              <w:rPr>
                <w:sz w:val="18"/>
                <w:szCs w:val="18"/>
              </w:rPr>
              <w:t>included patients who had low fetuin-A and high CRP</w:t>
            </w:r>
          </w:p>
        </w:tc>
        <w:tc>
          <w:tcPr>
            <w:tcW w:w="0" w:type="auto"/>
          </w:tcPr>
          <w:p w14:paraId="749DAD92" w14:textId="5F35CE5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0)","plainTextFormattedCitation":"(180)","previouslyFormattedCitation":"(193)"},"properties":{"noteIndex":0},"schema":"https://github.com/citation-style-language/schema/raw/master/csl-citation.json"}</w:instrText>
            </w:r>
            <w:r>
              <w:rPr>
                <w:sz w:val="18"/>
                <w:szCs w:val="18"/>
              </w:rPr>
              <w:fldChar w:fldCharType="separate"/>
            </w:r>
            <w:r w:rsidRPr="008E6533">
              <w:rPr>
                <w:noProof/>
                <w:sz w:val="18"/>
                <w:szCs w:val="18"/>
              </w:rPr>
              <w:t>(180)</w:t>
            </w:r>
            <w:r>
              <w:rPr>
                <w:sz w:val="18"/>
                <w:szCs w:val="18"/>
              </w:rPr>
              <w:fldChar w:fldCharType="end"/>
            </w:r>
          </w:p>
        </w:tc>
      </w:tr>
      <w:tr w:rsidR="00B210D9" w:rsidRPr="0001000C" w14:paraId="2BEB4109" w14:textId="77777777" w:rsidTr="00FF4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B210D9" w:rsidRDefault="00B210D9" w:rsidP="00B210D9">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2D29A2F5" w14:textId="77777777" w:rsidR="00B210D9" w:rsidRPr="00372B50"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315D55D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B3D65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233171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D09590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AA9E1B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0" w:type="auto"/>
          </w:tcPr>
          <w:p w14:paraId="7245512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847CC1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256D76B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370BEB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475284E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0" w:type="auto"/>
          </w:tcPr>
          <w:p w14:paraId="43C21BFD" w14:textId="77777777" w:rsidR="00B210D9" w:rsidRPr="00372B50"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CTRP9</w:t>
            </w:r>
          </w:p>
        </w:tc>
        <w:tc>
          <w:tcPr>
            <w:tcW w:w="0" w:type="auto"/>
          </w:tcPr>
          <w:p w14:paraId="08B892FA" w14:textId="0C15311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B210D9" w:rsidRPr="0001000C" w14:paraId="026DAC13" w14:textId="77777777" w:rsidTr="00776278">
        <w:tc>
          <w:tcPr>
            <w:cnfStyle w:val="001000000000" w:firstRow="0" w:lastRow="0" w:firstColumn="1" w:lastColumn="0" w:oddVBand="0" w:evenVBand="0" w:oddHBand="0" w:evenHBand="0" w:firstRowFirstColumn="0" w:firstRowLastColumn="0" w:lastRowFirstColumn="0" w:lastRowLastColumn="0"/>
            <w:tcW w:w="0" w:type="auto"/>
          </w:tcPr>
          <w:p w14:paraId="7B2AC34B" w14:textId="77777777" w:rsidR="00B210D9" w:rsidRDefault="00B210D9" w:rsidP="00B210D9">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29309F6" w14:textId="77777777" w:rsidR="00B210D9" w:rsidRPr="00372B5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4DF1E3A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B6795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5A075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D8CE2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6897F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0" w:type="auto"/>
          </w:tcPr>
          <w:p w14:paraId="5999A4C2" w14:textId="77777777" w:rsidR="00B210D9" w:rsidRPr="00FF4E67"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0" w:type="auto"/>
          </w:tcPr>
          <w:p w14:paraId="765286C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08A9F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5BA7A80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EF69F" w14:textId="77777777" w:rsidR="00B210D9" w:rsidRPr="004659E4" w:rsidRDefault="00B210D9" w:rsidP="00B210D9">
            <w:pPr>
              <w:jc w:val="center"/>
              <w:rPr>
                <w:sz w:val="18"/>
                <w:szCs w:val="18"/>
              </w:rPr>
            </w:pPr>
            <w:r>
              <w:rPr>
                <w:sz w:val="18"/>
                <w:szCs w:val="18"/>
              </w:rPr>
              <w:t xml:space="preserve">Nakashima </w:t>
            </w:r>
            <w:r w:rsidRPr="00C176D3">
              <w:rPr>
                <w:i/>
                <w:sz w:val="18"/>
                <w:szCs w:val="18"/>
              </w:rPr>
              <w:t>et al.</w:t>
            </w:r>
          </w:p>
        </w:tc>
        <w:tc>
          <w:tcPr>
            <w:tcW w:w="0" w:type="auto"/>
          </w:tcPr>
          <w:p w14:paraId="6FF8018F" w14:textId="77777777" w:rsidR="00B210D9" w:rsidRPr="004659E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176D3">
              <w:rPr>
                <w:sz w:val="18"/>
                <w:szCs w:val="18"/>
              </w:rPr>
              <w:t>20812007</w:t>
            </w:r>
          </w:p>
        </w:tc>
        <w:tc>
          <w:tcPr>
            <w:tcW w:w="0" w:type="auto"/>
          </w:tcPr>
          <w:p w14:paraId="1860CCF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4A365C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B85A6B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15A9A1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3BD75B9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FE1C93C" w14:textId="77777777" w:rsidR="00B210D9" w:rsidRPr="00C42A80"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42A80">
              <w:rPr>
                <w:sz w:val="18"/>
                <w:szCs w:val="18"/>
              </w:rPr>
              <w:t>Parameter estimate = 0.531, SE = 0.814, p = 0.51</w:t>
            </w:r>
          </w:p>
        </w:tc>
        <w:tc>
          <w:tcPr>
            <w:tcW w:w="0" w:type="auto"/>
          </w:tcPr>
          <w:p w14:paraId="23F1D5A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0F9ED6EB" w14:textId="7F650E2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1)","plainTextFormattedCitation":"(181)","previouslyFormattedCitation":"(182)"},"properties":{"noteIndex":0},"schema":"https://github.com/citation-style-language/schema/raw/master/csl-citation.json"}</w:instrText>
            </w:r>
            <w:r>
              <w:rPr>
                <w:sz w:val="18"/>
                <w:szCs w:val="18"/>
              </w:rPr>
              <w:fldChar w:fldCharType="separate"/>
            </w:r>
            <w:r w:rsidRPr="008E6533">
              <w:rPr>
                <w:noProof/>
                <w:sz w:val="18"/>
                <w:szCs w:val="18"/>
              </w:rPr>
              <w:t>(181)</w:t>
            </w:r>
            <w:r>
              <w:rPr>
                <w:sz w:val="18"/>
                <w:szCs w:val="18"/>
              </w:rPr>
              <w:fldChar w:fldCharType="end"/>
            </w:r>
          </w:p>
        </w:tc>
      </w:tr>
      <w:tr w:rsidR="00B210D9" w:rsidRPr="0001000C" w14:paraId="5D73CA2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9E5BFED" w14:textId="77777777" w:rsidR="00B210D9" w:rsidRDefault="00B210D9" w:rsidP="00B210D9">
            <w:pPr>
              <w:jc w:val="center"/>
              <w:rPr>
                <w:sz w:val="18"/>
                <w:szCs w:val="18"/>
              </w:rPr>
            </w:pPr>
            <w:r w:rsidRPr="003A2BEF">
              <w:rPr>
                <w:sz w:val="18"/>
                <w:szCs w:val="18"/>
              </w:rPr>
              <w:t>Nemeth ZK</w:t>
            </w:r>
          </w:p>
        </w:tc>
        <w:tc>
          <w:tcPr>
            <w:tcW w:w="0" w:type="auto"/>
          </w:tcPr>
          <w:p w14:paraId="0E00C775" w14:textId="77777777"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4EF09D9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DB35C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7ABC1E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33B93D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0FA26FE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65AC9702" w14:textId="77777777" w:rsidR="00B210D9" w:rsidRPr="0024631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292A259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0F18B24" w14:textId="30970BD2"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B210D9" w:rsidRPr="0001000C" w14:paraId="7529F49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ABC64E" w14:textId="45C90291" w:rsidR="00B210D9" w:rsidRPr="00AA6DE4" w:rsidRDefault="00B210D9" w:rsidP="00B210D9">
            <w:pPr>
              <w:jc w:val="center"/>
              <w:rPr>
                <w:sz w:val="18"/>
                <w:szCs w:val="18"/>
              </w:rPr>
            </w:pPr>
            <w:r>
              <w:rPr>
                <w:rFonts w:hint="eastAsia"/>
                <w:sz w:val="18"/>
                <w:szCs w:val="18"/>
              </w:rPr>
              <w:t>Ni</w:t>
            </w:r>
            <w:r>
              <w:rPr>
                <w:sz w:val="18"/>
                <w:szCs w:val="18"/>
              </w:rPr>
              <w:t xml:space="preserve">shiura </w:t>
            </w:r>
            <w:r w:rsidRPr="0019367D">
              <w:rPr>
                <w:i/>
                <w:sz w:val="18"/>
                <w:szCs w:val="18"/>
              </w:rPr>
              <w:t>et al.</w:t>
            </w:r>
          </w:p>
        </w:tc>
        <w:tc>
          <w:tcPr>
            <w:tcW w:w="0" w:type="auto"/>
          </w:tcPr>
          <w:p w14:paraId="67E38DAD" w14:textId="4B744A52" w:rsidR="00B210D9" w:rsidRPr="00AA6DE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1FBF22E8" w14:textId="4753F6DE"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2AAD7D5" w14:textId="7B327CA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F26A6AC" w14:textId="5AE458D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D4F957" w14:textId="053067CE"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D6E5BE4" w14:textId="2D0AF273"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DC81922" w14:textId="1803EA7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30792F5A" w14:textId="6947868A"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OPG level</w:t>
            </w:r>
          </w:p>
        </w:tc>
        <w:tc>
          <w:tcPr>
            <w:tcW w:w="0" w:type="auto"/>
          </w:tcPr>
          <w:p w14:paraId="341A6F3B" w14:textId="780140C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33)","plainTextFormattedCitation":"(133)","previouslyFormattedCitation":"(143)"},"properties":{"noteIndex":0},"schema":"https://github.com/citation-style-language/schema/raw/master/csl-citation.json"}</w:instrText>
            </w:r>
            <w:r w:rsidRPr="002352DD">
              <w:rPr>
                <w:sz w:val="18"/>
                <w:szCs w:val="18"/>
              </w:rPr>
              <w:fldChar w:fldCharType="separate"/>
            </w:r>
            <w:r w:rsidRPr="008E6533">
              <w:rPr>
                <w:noProof/>
                <w:sz w:val="18"/>
                <w:szCs w:val="18"/>
              </w:rPr>
              <w:t>(133)</w:t>
            </w:r>
            <w:r w:rsidRPr="002352DD">
              <w:rPr>
                <w:sz w:val="18"/>
                <w:szCs w:val="18"/>
              </w:rPr>
              <w:fldChar w:fldCharType="end"/>
            </w:r>
          </w:p>
        </w:tc>
      </w:tr>
      <w:tr w:rsidR="00B210D9" w:rsidRPr="0001000C" w14:paraId="754ED0E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1E3CF7" w14:textId="77777777" w:rsidR="00B210D9" w:rsidRDefault="00B210D9" w:rsidP="00B210D9">
            <w:pPr>
              <w:jc w:val="cente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Pr>
          <w:p w14:paraId="29159591" w14:textId="77777777" w:rsidR="00B210D9" w:rsidRPr="00120CB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6DE4">
              <w:rPr>
                <w:sz w:val="18"/>
                <w:szCs w:val="18"/>
              </w:rPr>
              <w:t>32394910</w:t>
            </w:r>
          </w:p>
        </w:tc>
        <w:tc>
          <w:tcPr>
            <w:tcW w:w="0" w:type="auto"/>
          </w:tcPr>
          <w:p w14:paraId="3C179A3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08509B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AD1F55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3BCDD7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w:t>
            </w:r>
          </w:p>
        </w:tc>
        <w:tc>
          <w:tcPr>
            <w:tcW w:w="0" w:type="auto"/>
          </w:tcPr>
          <w:p w14:paraId="1F88410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933382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Pr>
          <w:p w14:paraId="4CFE1A1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PHTN</w:t>
            </w:r>
          </w:p>
        </w:tc>
        <w:tc>
          <w:tcPr>
            <w:tcW w:w="0" w:type="auto"/>
          </w:tcPr>
          <w:p w14:paraId="4B3CC498" w14:textId="65ACF11C"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2)","plainTextFormattedCitation":"(182)","previouslyFormattedCitation":"(197)"},"properties":{"noteIndex":0},"schema":"https://github.com/citation-style-language/schema/raw/master/csl-citation.json"}</w:instrText>
            </w:r>
            <w:r>
              <w:rPr>
                <w:sz w:val="18"/>
                <w:szCs w:val="18"/>
              </w:rPr>
              <w:fldChar w:fldCharType="separate"/>
            </w:r>
            <w:r w:rsidRPr="008E6533">
              <w:rPr>
                <w:noProof/>
                <w:sz w:val="18"/>
                <w:szCs w:val="18"/>
              </w:rPr>
              <w:t>(182)</w:t>
            </w:r>
            <w:r>
              <w:rPr>
                <w:sz w:val="18"/>
                <w:szCs w:val="18"/>
              </w:rPr>
              <w:fldChar w:fldCharType="end"/>
            </w:r>
          </w:p>
        </w:tc>
      </w:tr>
      <w:tr w:rsidR="00B210D9" w:rsidRPr="0001000C" w14:paraId="4AB7958B" w14:textId="77777777" w:rsidTr="00643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B210D9" w:rsidRDefault="00B210D9" w:rsidP="00B210D9">
            <w:pPr>
              <w:jc w:val="center"/>
              <w:rPr>
                <w:sz w:val="18"/>
                <w:szCs w:val="18"/>
              </w:rPr>
            </w:pPr>
            <w:r>
              <w:rPr>
                <w:sz w:val="18"/>
                <w:szCs w:val="18"/>
              </w:rPr>
              <w:t xml:space="preserve">Okamoto </w:t>
            </w:r>
            <w:r w:rsidRPr="000D6D43">
              <w:rPr>
                <w:i/>
                <w:sz w:val="18"/>
                <w:szCs w:val="18"/>
              </w:rPr>
              <w:t>et al.</w:t>
            </w:r>
          </w:p>
        </w:tc>
        <w:tc>
          <w:tcPr>
            <w:tcW w:w="0" w:type="auto"/>
          </w:tcPr>
          <w:p w14:paraId="341628BE" w14:textId="77777777" w:rsidR="00B210D9" w:rsidRPr="00FF4E67"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0D6D43">
              <w:rPr>
                <w:sz w:val="18"/>
                <w:szCs w:val="18"/>
              </w:rPr>
              <w:t>30128921</w:t>
            </w:r>
          </w:p>
        </w:tc>
        <w:tc>
          <w:tcPr>
            <w:tcW w:w="0" w:type="auto"/>
          </w:tcPr>
          <w:p w14:paraId="5125C1B0"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844D6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5E9A922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E4E5C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w:t>
            </w:r>
          </w:p>
        </w:tc>
        <w:tc>
          <w:tcPr>
            <w:tcW w:w="0" w:type="auto"/>
          </w:tcPr>
          <w:p w14:paraId="6A503C2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3200F1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0" w:type="auto"/>
          </w:tcPr>
          <w:p w14:paraId="1FF0A3C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6DC8C843" w14:textId="6C067EA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83)","plainTextFormattedCitation":"(183)","previouslyFormattedCitation":"(199)"},"properties":{"noteIndex":0},"schema":"https://github.com/citation-style-language/schema/raw/master/csl-citation.json"}</w:instrText>
            </w:r>
            <w:r>
              <w:rPr>
                <w:sz w:val="18"/>
                <w:szCs w:val="18"/>
              </w:rPr>
              <w:fldChar w:fldCharType="separate"/>
            </w:r>
            <w:r w:rsidRPr="008E6533">
              <w:rPr>
                <w:noProof/>
                <w:sz w:val="18"/>
                <w:szCs w:val="18"/>
              </w:rPr>
              <w:t>(183)</w:t>
            </w:r>
            <w:r>
              <w:rPr>
                <w:sz w:val="18"/>
                <w:szCs w:val="18"/>
              </w:rPr>
              <w:fldChar w:fldCharType="end"/>
            </w:r>
          </w:p>
        </w:tc>
      </w:tr>
      <w:tr w:rsidR="00B210D9" w:rsidRPr="0001000C" w14:paraId="62DA64AC" w14:textId="77777777" w:rsidTr="00567F04">
        <w:tc>
          <w:tcPr>
            <w:cnfStyle w:val="001000000000" w:firstRow="0" w:lastRow="0" w:firstColumn="1" w:lastColumn="0" w:oddVBand="0" w:evenVBand="0" w:oddHBand="0" w:evenHBand="0" w:firstRowFirstColumn="0" w:firstRowLastColumn="0" w:lastRowFirstColumn="0" w:lastRowLastColumn="0"/>
            <w:tcW w:w="0" w:type="auto"/>
          </w:tcPr>
          <w:p w14:paraId="7FF0E237" w14:textId="77777777" w:rsidR="00B210D9" w:rsidRDefault="00B210D9" w:rsidP="00B210D9">
            <w:pPr>
              <w:jc w:val="center"/>
              <w:rPr>
                <w:sz w:val="18"/>
                <w:szCs w:val="18"/>
              </w:rPr>
            </w:pPr>
            <w:r>
              <w:rPr>
                <w:sz w:val="18"/>
                <w:szCs w:val="18"/>
              </w:rPr>
              <w:t xml:space="preserve">Park </w:t>
            </w:r>
            <w:r w:rsidRPr="00FA1F5E">
              <w:rPr>
                <w:i/>
                <w:sz w:val="18"/>
                <w:szCs w:val="18"/>
              </w:rPr>
              <w:t>et al.</w:t>
            </w:r>
          </w:p>
        </w:tc>
        <w:tc>
          <w:tcPr>
            <w:tcW w:w="0" w:type="auto"/>
          </w:tcPr>
          <w:p w14:paraId="57234753" w14:textId="77777777" w:rsidR="00B210D9" w:rsidRPr="0027557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F5E">
              <w:rPr>
                <w:sz w:val="18"/>
                <w:szCs w:val="18"/>
              </w:rPr>
              <w:t>29960990</w:t>
            </w:r>
          </w:p>
        </w:tc>
        <w:tc>
          <w:tcPr>
            <w:tcW w:w="0" w:type="auto"/>
          </w:tcPr>
          <w:p w14:paraId="7F7411F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n</w:t>
            </w:r>
          </w:p>
        </w:tc>
        <w:tc>
          <w:tcPr>
            <w:tcW w:w="0" w:type="auto"/>
          </w:tcPr>
          <w:p w14:paraId="22E32B1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FFA02D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54B4C3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1</w:t>
            </w:r>
          </w:p>
        </w:tc>
        <w:tc>
          <w:tcPr>
            <w:tcW w:w="0" w:type="auto"/>
          </w:tcPr>
          <w:p w14:paraId="24B6D1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tcPr>
          <w:p w14:paraId="1485D80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F quartile 1 vs. 2 vs. 3 vs. 4, male </w:t>
            </w:r>
            <w:r w:rsidRPr="005B6882">
              <w:rPr>
                <w:sz w:val="18"/>
                <w:szCs w:val="18"/>
              </w:rPr>
              <w:t>80.6</w:t>
            </w:r>
            <w:r>
              <w:rPr>
                <w:sz w:val="18"/>
                <w:szCs w:val="18"/>
              </w:rPr>
              <w:t>% vs.</w:t>
            </w:r>
            <w:r w:rsidRPr="005B6882">
              <w:rPr>
                <w:sz w:val="18"/>
                <w:szCs w:val="18"/>
              </w:rPr>
              <w:t xml:space="preserve"> 59.0</w:t>
            </w:r>
            <w:r>
              <w:rPr>
                <w:sz w:val="18"/>
                <w:szCs w:val="18"/>
              </w:rPr>
              <w:t>%</w:t>
            </w:r>
            <w:r w:rsidRPr="005B6882">
              <w:rPr>
                <w:sz w:val="18"/>
                <w:szCs w:val="18"/>
              </w:rPr>
              <w:t xml:space="preserve"> </w:t>
            </w:r>
            <w:r>
              <w:rPr>
                <w:sz w:val="18"/>
                <w:szCs w:val="18"/>
              </w:rPr>
              <w:t xml:space="preserve">vs. </w:t>
            </w:r>
            <w:r w:rsidRPr="005B6882">
              <w:rPr>
                <w:sz w:val="18"/>
                <w:szCs w:val="18"/>
              </w:rPr>
              <w:t>39.7</w:t>
            </w:r>
            <w:r>
              <w:rPr>
                <w:sz w:val="18"/>
                <w:szCs w:val="18"/>
              </w:rPr>
              <w:t>%</w:t>
            </w:r>
            <w:r w:rsidRPr="005B6882">
              <w:rPr>
                <w:sz w:val="18"/>
                <w:szCs w:val="18"/>
              </w:rPr>
              <w:t xml:space="preserve"> </w:t>
            </w:r>
            <w:r>
              <w:rPr>
                <w:sz w:val="18"/>
                <w:szCs w:val="18"/>
              </w:rPr>
              <w:t xml:space="preserve">vs. </w:t>
            </w:r>
            <w:r w:rsidRPr="005B6882">
              <w:rPr>
                <w:sz w:val="18"/>
                <w:szCs w:val="18"/>
              </w:rPr>
              <w:t>39.6</w:t>
            </w:r>
            <w:r>
              <w:rPr>
                <w:sz w:val="18"/>
                <w:szCs w:val="18"/>
              </w:rPr>
              <w:t xml:space="preserve">, p </w:t>
            </w:r>
            <w:r w:rsidRPr="005B6882">
              <w:rPr>
                <w:sz w:val="18"/>
                <w:szCs w:val="18"/>
              </w:rPr>
              <w:t>&lt;</w:t>
            </w:r>
            <w:r>
              <w:rPr>
                <w:sz w:val="18"/>
                <w:szCs w:val="18"/>
              </w:rPr>
              <w:t xml:space="preserve"> </w:t>
            </w:r>
            <w:r w:rsidRPr="005B6882">
              <w:rPr>
                <w:sz w:val="18"/>
                <w:szCs w:val="18"/>
              </w:rPr>
              <w:t>0.001</w:t>
            </w:r>
          </w:p>
          <w:p w14:paraId="6DBDF16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FA1F5E">
              <w:rPr>
                <w:sz w:val="18"/>
                <w:szCs w:val="18"/>
              </w:rPr>
              <w:t xml:space="preserve"> = 0.509 (0.660</w:t>
            </w:r>
            <w:r>
              <w:rPr>
                <w:sz w:val="18"/>
                <w:szCs w:val="18"/>
              </w:rPr>
              <w:t>–</w:t>
            </w:r>
            <w:r w:rsidRPr="00FA1F5E">
              <w:rPr>
                <w:sz w:val="18"/>
                <w:szCs w:val="18"/>
              </w:rPr>
              <w:t>0.359)</w:t>
            </w:r>
            <w:r>
              <w:rPr>
                <w:sz w:val="18"/>
                <w:szCs w:val="18"/>
              </w:rPr>
              <w:t xml:space="preserve">, p &lt; </w:t>
            </w:r>
            <w:r w:rsidRPr="00FA1F5E">
              <w:rPr>
                <w:sz w:val="18"/>
                <w:szCs w:val="18"/>
              </w:rPr>
              <w:t>0.001</w:t>
            </w:r>
            <w:r>
              <w:rPr>
                <w:sz w:val="18"/>
                <w:szCs w:val="18"/>
              </w:rPr>
              <w:t xml:space="preserve"> (Univariate)</w:t>
            </w:r>
          </w:p>
          <w:p w14:paraId="2AE2698A" w14:textId="77777777" w:rsidR="00B210D9" w:rsidRPr="00FA1F5E"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AC5EE8">
              <w:rPr>
                <w:sz w:val="18"/>
                <w:szCs w:val="18"/>
              </w:rPr>
              <w:t xml:space="preserve"> = 0.095 (0.421</w:t>
            </w:r>
            <w:r>
              <w:rPr>
                <w:sz w:val="18"/>
                <w:szCs w:val="18"/>
              </w:rPr>
              <w:t>–</w:t>
            </w:r>
            <w:r w:rsidRPr="00AC5EE8">
              <w:rPr>
                <w:sz w:val="18"/>
                <w:szCs w:val="18"/>
              </w:rPr>
              <w:t>0.231)</w:t>
            </w:r>
            <w:r>
              <w:rPr>
                <w:sz w:val="18"/>
                <w:szCs w:val="18"/>
              </w:rPr>
              <w:t xml:space="preserve">, p = </w:t>
            </w:r>
            <w:r w:rsidRPr="00AC5EE8">
              <w:rPr>
                <w:sz w:val="18"/>
                <w:szCs w:val="18"/>
              </w:rPr>
              <w:t>0.566</w:t>
            </w:r>
            <w:r>
              <w:rPr>
                <w:sz w:val="18"/>
                <w:szCs w:val="18"/>
              </w:rPr>
              <w:t xml:space="preserve"> (Multivariate)</w:t>
            </w:r>
          </w:p>
        </w:tc>
        <w:tc>
          <w:tcPr>
            <w:tcW w:w="0" w:type="auto"/>
          </w:tcPr>
          <w:p w14:paraId="4AF78F4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F excess</w:t>
            </w:r>
          </w:p>
        </w:tc>
        <w:tc>
          <w:tcPr>
            <w:tcW w:w="0" w:type="auto"/>
          </w:tcPr>
          <w:p w14:paraId="16415158" w14:textId="605458FC"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84)","plainTextFormattedCitation":"(184)","previouslyFormattedCitation":"(204)"},"properties":{"noteIndex":0},"schema":"https://github.com/citation-style-language/schema/raw/master/csl-citation.json"}</w:instrText>
            </w:r>
            <w:r>
              <w:rPr>
                <w:sz w:val="18"/>
                <w:szCs w:val="18"/>
              </w:rPr>
              <w:fldChar w:fldCharType="separate"/>
            </w:r>
            <w:r w:rsidRPr="008E6533">
              <w:rPr>
                <w:noProof/>
                <w:sz w:val="18"/>
                <w:szCs w:val="18"/>
              </w:rPr>
              <w:t>(184)</w:t>
            </w:r>
            <w:r>
              <w:rPr>
                <w:sz w:val="18"/>
                <w:szCs w:val="18"/>
              </w:rPr>
              <w:fldChar w:fldCharType="end"/>
            </w:r>
          </w:p>
        </w:tc>
      </w:tr>
      <w:tr w:rsidR="00B210D9" w:rsidRPr="0001000C" w14:paraId="3373739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5142A" w14:textId="77777777" w:rsidR="00B210D9" w:rsidRDefault="00B210D9" w:rsidP="00B210D9">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2DF38EDD" w14:textId="77777777" w:rsidR="00B210D9" w:rsidRPr="00976913"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73BC74A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1FD3DF4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1E29215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2AF03D0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5D62012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13D2CCD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DB18F8">
              <w:rPr>
                <w:sz w:val="18"/>
                <w:szCs w:val="18"/>
                <w:lang w:eastAsia="ja-JP"/>
              </w:rPr>
              <w:t>3.48±1.18</w:t>
            </w:r>
            <w:r>
              <w:rPr>
                <w:sz w:val="18"/>
                <w:szCs w:val="18"/>
                <w:lang w:eastAsia="ja-JP"/>
              </w:rPr>
              <w:t xml:space="preserve"> vs.</w:t>
            </w:r>
            <w:r w:rsidRPr="00DB18F8">
              <w:rPr>
                <w:sz w:val="18"/>
                <w:szCs w:val="18"/>
                <w:lang w:eastAsia="ja-JP"/>
              </w:rPr>
              <w:t xml:space="preserve"> 4.54±0.93 </w:t>
            </w:r>
            <w:r>
              <w:rPr>
                <w:sz w:val="18"/>
                <w:szCs w:val="18"/>
                <w:lang w:eastAsia="ja-JP"/>
              </w:rPr>
              <w:t xml:space="preserve">vs. </w:t>
            </w:r>
            <w:r w:rsidRPr="00DB18F8">
              <w:rPr>
                <w:sz w:val="18"/>
                <w:szCs w:val="18"/>
                <w:lang w:eastAsia="ja-JP"/>
              </w:rPr>
              <w:t>3.80±1.04</w:t>
            </w:r>
            <w:r>
              <w:rPr>
                <w:sz w:val="18"/>
                <w:szCs w:val="18"/>
                <w:lang w:eastAsia="ja-JP"/>
              </w:rPr>
              <w:t>, p =</w:t>
            </w:r>
            <w:r w:rsidRPr="00DB18F8">
              <w:rPr>
                <w:sz w:val="18"/>
                <w:szCs w:val="18"/>
                <w:lang w:eastAsia="ja-JP"/>
              </w:rPr>
              <w:t xml:space="preserve"> 0.01</w:t>
            </w:r>
          </w:p>
        </w:tc>
        <w:tc>
          <w:tcPr>
            <w:tcW w:w="0" w:type="auto"/>
          </w:tcPr>
          <w:p w14:paraId="1909639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dL)(mean ± SD)</w:t>
            </w:r>
          </w:p>
        </w:tc>
        <w:tc>
          <w:tcPr>
            <w:tcW w:w="0" w:type="auto"/>
          </w:tcPr>
          <w:p w14:paraId="183E91FE" w14:textId="6816F6A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85)","plainTextFormattedCitation":"(185)","previouslyFormattedCitation":"(170)"},"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85)</w:t>
            </w:r>
            <w:r>
              <w:rPr>
                <w:sz w:val="18"/>
                <w:szCs w:val="18"/>
                <w:lang w:eastAsia="ja-JP"/>
              </w:rPr>
              <w:fldChar w:fldCharType="end"/>
            </w:r>
          </w:p>
        </w:tc>
      </w:tr>
      <w:tr w:rsidR="00B210D9" w:rsidRPr="0001000C" w14:paraId="066657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F268281" w14:textId="77777777" w:rsidR="00B210D9" w:rsidRDefault="00B210D9" w:rsidP="00B210D9">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3698B78" w14:textId="77777777" w:rsidR="00B210D9" w:rsidRPr="0097691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7318572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7D3735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5FCAF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DBA0C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B5036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104FACCF" w14:textId="77777777" w:rsidR="00B210D9" w:rsidRPr="004353FB"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0" w:type="auto"/>
          </w:tcPr>
          <w:p w14:paraId="5BA52B6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L)(</w:t>
            </w:r>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6A7E328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210D9" w:rsidRPr="0001000C" w14:paraId="448EBB8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E91D7" w14:textId="77777777" w:rsidR="00B210D9" w:rsidRPr="00683444" w:rsidRDefault="00B210D9"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589D992E" w14:textId="77777777" w:rsidR="00B210D9" w:rsidRPr="003B5863"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5737DA">
              <w:rPr>
                <w:sz w:val="18"/>
                <w:szCs w:val="18"/>
              </w:rPr>
              <w:t>29292751</w:t>
            </w:r>
          </w:p>
        </w:tc>
        <w:tc>
          <w:tcPr>
            <w:tcW w:w="0" w:type="auto"/>
          </w:tcPr>
          <w:p w14:paraId="310A5CC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7595A9F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9A7202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6B888E4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70C7BA3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93F002F" w14:textId="77777777" w:rsidR="00B210D9" w:rsidRPr="0024631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40F6D3D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829542A" w14:textId="32E50CE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86)","plainTextFormattedCitation":"(186)","previouslyFormattedCitation":"(174)"},"properties":{"noteIndex":0},"schema":"https://github.com/citation-style-language/schema/raw/master/csl-citation.json"}</w:instrText>
            </w:r>
            <w:r>
              <w:rPr>
                <w:sz w:val="18"/>
                <w:szCs w:val="18"/>
              </w:rPr>
              <w:fldChar w:fldCharType="separate"/>
            </w:r>
            <w:r w:rsidRPr="008E6533">
              <w:rPr>
                <w:noProof/>
                <w:sz w:val="18"/>
                <w:szCs w:val="18"/>
              </w:rPr>
              <w:t>(186)</w:t>
            </w:r>
            <w:r>
              <w:rPr>
                <w:sz w:val="18"/>
                <w:szCs w:val="18"/>
              </w:rPr>
              <w:fldChar w:fldCharType="end"/>
            </w:r>
          </w:p>
        </w:tc>
      </w:tr>
      <w:tr w:rsidR="00B210D9" w:rsidRPr="0001000C" w14:paraId="61010A6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2BD15F1" w14:textId="77777777" w:rsidR="00B210D9" w:rsidRDefault="00B210D9"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1AFF879C" w14:textId="77777777"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5737DA">
              <w:rPr>
                <w:sz w:val="18"/>
                <w:szCs w:val="18"/>
              </w:rPr>
              <w:t>29292751</w:t>
            </w:r>
          </w:p>
        </w:tc>
        <w:tc>
          <w:tcPr>
            <w:tcW w:w="0" w:type="auto"/>
          </w:tcPr>
          <w:p w14:paraId="580222F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45FE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DF282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1381A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62EE9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468E749" w14:textId="77777777" w:rsidR="00B210D9" w:rsidRPr="0024631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677DA4B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538C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7C28E484" w14:textId="77777777" w:rsidTr="00A12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7968C" w14:textId="4AE5E9F4" w:rsidR="00B210D9" w:rsidRDefault="00B210D9" w:rsidP="00B210D9">
            <w:pPr>
              <w:jc w:val="center"/>
              <w:rPr>
                <w:sz w:val="18"/>
                <w:szCs w:val="18"/>
              </w:rPr>
            </w:pPr>
            <w:r>
              <w:rPr>
                <w:sz w:val="18"/>
                <w:szCs w:val="18"/>
              </w:rPr>
              <w:t xml:space="preserve">Scialla </w:t>
            </w:r>
            <w:r w:rsidRPr="00687D94">
              <w:rPr>
                <w:i/>
                <w:sz w:val="18"/>
                <w:szCs w:val="18"/>
              </w:rPr>
              <w:t>et al.</w:t>
            </w:r>
          </w:p>
        </w:tc>
        <w:tc>
          <w:tcPr>
            <w:tcW w:w="0" w:type="auto"/>
          </w:tcPr>
          <w:p w14:paraId="04474CC8" w14:textId="714D1745"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3E5958EB" w14:textId="3582B38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4B4F50F" w14:textId="722EB08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D29F114" w14:textId="04377E3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FF0F28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3D1261AF" w14:textId="3995A90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D82F013" wp14:editId="6340E403">
                  <wp:extent cx="341630" cy="97155"/>
                  <wp:effectExtent l="0" t="0" r="127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tcPr>
          <w:p w14:paraId="053A531D" w14:textId="4B78427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9933F87" w14:textId="5F9BE231"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10F8D62B" w14:textId="7A416CC1"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353CE4F9" w14:textId="3AF62B1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42)","plainTextFormattedCitation":"(142)","previouslyFormattedCitation":"(153)"},"properties":{"noteIndex":0},"schema":"https://github.com/citation-style-language/schema/raw/master/csl-citation.json"}</w:instrText>
            </w:r>
            <w:r w:rsidRPr="00D749C6">
              <w:rPr>
                <w:sz w:val="18"/>
                <w:szCs w:val="18"/>
              </w:rPr>
              <w:fldChar w:fldCharType="separate"/>
            </w:r>
            <w:r w:rsidRPr="008E6533">
              <w:rPr>
                <w:noProof/>
                <w:sz w:val="18"/>
                <w:szCs w:val="18"/>
              </w:rPr>
              <w:t>(142)</w:t>
            </w:r>
            <w:r w:rsidRPr="00D749C6">
              <w:rPr>
                <w:sz w:val="18"/>
                <w:szCs w:val="18"/>
              </w:rPr>
              <w:fldChar w:fldCharType="end"/>
            </w:r>
          </w:p>
        </w:tc>
      </w:tr>
      <w:tr w:rsidR="00B210D9" w:rsidRPr="0001000C" w14:paraId="78D7277F" w14:textId="77777777" w:rsidTr="00A126C6">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B210D9" w:rsidRDefault="00B210D9" w:rsidP="00B210D9">
            <w:pPr>
              <w:jc w:val="center"/>
              <w:rPr>
                <w:sz w:val="18"/>
                <w:szCs w:val="18"/>
              </w:rPr>
            </w:pPr>
            <w:proofErr w:type="spellStart"/>
            <w:r>
              <w:rPr>
                <w:sz w:val="18"/>
                <w:szCs w:val="18"/>
              </w:rPr>
              <w:t>Schlieper</w:t>
            </w:r>
            <w:proofErr w:type="spellEnd"/>
            <w:r>
              <w:rPr>
                <w:sz w:val="18"/>
                <w:szCs w:val="18"/>
              </w:rPr>
              <w:t xml:space="preserve"> </w:t>
            </w:r>
            <w:r w:rsidRPr="006434F9">
              <w:rPr>
                <w:i/>
                <w:sz w:val="18"/>
                <w:szCs w:val="18"/>
              </w:rPr>
              <w:t>et al.</w:t>
            </w:r>
          </w:p>
        </w:tc>
        <w:tc>
          <w:tcPr>
            <w:tcW w:w="0" w:type="auto"/>
          </w:tcPr>
          <w:p w14:paraId="6BF29EE3" w14:textId="77777777" w:rsidR="00B210D9" w:rsidRPr="000D6D4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6434F9">
              <w:rPr>
                <w:sz w:val="18"/>
                <w:szCs w:val="18"/>
              </w:rPr>
              <w:t>21289218</w:t>
            </w:r>
          </w:p>
        </w:tc>
        <w:tc>
          <w:tcPr>
            <w:tcW w:w="0" w:type="auto"/>
          </w:tcPr>
          <w:p w14:paraId="55C6660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3744BBE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62E8C6C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171EE64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w:t>
            </w:r>
          </w:p>
        </w:tc>
        <w:tc>
          <w:tcPr>
            <w:tcW w:w="0" w:type="auto"/>
          </w:tcPr>
          <w:p w14:paraId="177458A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578EC7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434F9">
              <w:rPr>
                <w:sz w:val="18"/>
                <w:szCs w:val="18"/>
              </w:rPr>
              <w:t>dp-cMGP</w:t>
            </w:r>
            <w:proofErr w:type="spellEnd"/>
            <w:r w:rsidRPr="006434F9">
              <w:rPr>
                <w:sz w:val="18"/>
                <w:szCs w:val="18"/>
              </w:rPr>
              <w:t xml:space="preserve"> </w:t>
            </w:r>
            <w:r>
              <w:rPr>
                <w:sz w:val="18"/>
                <w:szCs w:val="18"/>
              </w:rPr>
              <w:t xml:space="preserve">&gt; vs. &lt; </w:t>
            </w:r>
            <w:r w:rsidRPr="006434F9">
              <w:rPr>
                <w:sz w:val="18"/>
                <w:szCs w:val="18"/>
              </w:rPr>
              <w:t xml:space="preserve">6139 </w:t>
            </w:r>
            <w:proofErr w:type="spellStart"/>
            <w:r w:rsidRPr="006434F9">
              <w:rPr>
                <w:sz w:val="18"/>
                <w:szCs w:val="18"/>
              </w:rPr>
              <w:t>pmol</w:t>
            </w:r>
            <w:proofErr w:type="spellEnd"/>
            <w:r w:rsidRPr="006434F9">
              <w:rPr>
                <w:sz w:val="18"/>
                <w:szCs w:val="18"/>
              </w:rPr>
              <w:t>/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0" w:type="auto"/>
          </w:tcPr>
          <w:p w14:paraId="6B151C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cMGP</w:t>
            </w:r>
            <w:proofErr w:type="spellEnd"/>
          </w:p>
        </w:tc>
        <w:tc>
          <w:tcPr>
            <w:tcW w:w="0" w:type="auto"/>
          </w:tcPr>
          <w:p w14:paraId="23EA915B" w14:textId="39DC9ABE"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7)","plainTextFormattedCitation":"(187)","previouslyFormattedCitation":"(200)"},"properties":{"noteIndex":0},"schema":"https://github.com/citation-style-language/schema/raw/master/csl-citation.json"}</w:instrText>
            </w:r>
            <w:r>
              <w:rPr>
                <w:sz w:val="18"/>
                <w:szCs w:val="18"/>
              </w:rPr>
              <w:fldChar w:fldCharType="separate"/>
            </w:r>
            <w:r w:rsidRPr="008E6533">
              <w:rPr>
                <w:noProof/>
                <w:sz w:val="18"/>
                <w:szCs w:val="18"/>
              </w:rPr>
              <w:t>(187)</w:t>
            </w:r>
            <w:r>
              <w:rPr>
                <w:sz w:val="18"/>
                <w:szCs w:val="18"/>
              </w:rPr>
              <w:fldChar w:fldCharType="end"/>
            </w:r>
          </w:p>
        </w:tc>
      </w:tr>
      <w:tr w:rsidR="00B210D9" w:rsidRPr="0001000C" w14:paraId="065FE83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13325D" w14:textId="77777777" w:rsidR="00B210D9" w:rsidRDefault="00B210D9" w:rsidP="00B210D9">
            <w:pPr>
              <w:jc w:val="center"/>
              <w:rPr>
                <w:sz w:val="18"/>
                <w:szCs w:val="18"/>
              </w:rPr>
            </w:pPr>
            <w:r>
              <w:rPr>
                <w:sz w:val="18"/>
                <w:szCs w:val="18"/>
              </w:rPr>
              <w:t>Shiga et al.</w:t>
            </w:r>
          </w:p>
        </w:tc>
        <w:tc>
          <w:tcPr>
            <w:tcW w:w="0" w:type="auto"/>
          </w:tcPr>
          <w:p w14:paraId="0880041D" w14:textId="77777777" w:rsidR="00B210D9" w:rsidRPr="00D77F3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697F">
              <w:rPr>
                <w:sz w:val="18"/>
                <w:szCs w:val="18"/>
              </w:rPr>
              <w:t>21819721</w:t>
            </w:r>
          </w:p>
        </w:tc>
        <w:tc>
          <w:tcPr>
            <w:tcW w:w="0" w:type="auto"/>
          </w:tcPr>
          <w:p w14:paraId="322A766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0DD55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7BD543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ll CKD</w:t>
            </w:r>
          </w:p>
        </w:tc>
        <w:tc>
          <w:tcPr>
            <w:tcW w:w="0" w:type="auto"/>
          </w:tcPr>
          <w:p w14:paraId="0554F9B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27FC56E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has higher PEDF</w:t>
            </w:r>
          </w:p>
        </w:tc>
        <w:tc>
          <w:tcPr>
            <w:tcW w:w="0" w:type="auto"/>
          </w:tcPr>
          <w:p w14:paraId="169F37C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Male vs. female: </w:t>
            </w:r>
            <w:r w:rsidRPr="004A52AE">
              <w:rPr>
                <w:sz w:val="18"/>
                <w:szCs w:val="18"/>
              </w:rPr>
              <w:t>19.8 ± 6.0</w:t>
            </w:r>
            <w:r>
              <w:rPr>
                <w:sz w:val="18"/>
                <w:szCs w:val="18"/>
              </w:rPr>
              <w:t xml:space="preserve"> vs. </w:t>
            </w:r>
            <w:r w:rsidRPr="004A52AE">
              <w:rPr>
                <w:sz w:val="18"/>
                <w:szCs w:val="18"/>
              </w:rPr>
              <w:t>17.4 ± 5.8</w:t>
            </w:r>
            <w:r>
              <w:rPr>
                <w:sz w:val="18"/>
                <w:szCs w:val="18"/>
              </w:rPr>
              <w:t>, p</w:t>
            </w:r>
            <w:r w:rsidRPr="004A52AE">
              <w:rPr>
                <w:sz w:val="18"/>
                <w:szCs w:val="18"/>
              </w:rPr>
              <w:t xml:space="preserve"> = 0.001</w:t>
            </w:r>
          </w:p>
        </w:tc>
        <w:tc>
          <w:tcPr>
            <w:tcW w:w="0" w:type="auto"/>
          </w:tcPr>
          <w:p w14:paraId="752AE4C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04E0D">
              <w:rPr>
                <w:sz w:val="18"/>
                <w:szCs w:val="18"/>
              </w:rPr>
              <w:t>PEDF, µg/ml</w:t>
            </w:r>
          </w:p>
        </w:tc>
        <w:tc>
          <w:tcPr>
            <w:tcW w:w="0" w:type="auto"/>
          </w:tcPr>
          <w:p w14:paraId="09972480" w14:textId="6439BD84"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88)","plainTextFormattedCitation":"(188)","previouslyFormattedCitation":"(177)"},"properties":{"noteIndex":0},"schema":"https://github.com/citation-style-language/schema/raw/master/csl-citation.json"}</w:instrText>
            </w:r>
            <w:r>
              <w:rPr>
                <w:sz w:val="18"/>
                <w:szCs w:val="18"/>
              </w:rPr>
              <w:fldChar w:fldCharType="separate"/>
            </w:r>
            <w:r w:rsidRPr="008E6533">
              <w:rPr>
                <w:noProof/>
                <w:sz w:val="18"/>
                <w:szCs w:val="18"/>
              </w:rPr>
              <w:t>(188)</w:t>
            </w:r>
            <w:r>
              <w:rPr>
                <w:sz w:val="18"/>
                <w:szCs w:val="18"/>
              </w:rPr>
              <w:fldChar w:fldCharType="end"/>
            </w:r>
          </w:p>
        </w:tc>
      </w:tr>
      <w:tr w:rsidR="00B210D9" w:rsidRPr="0001000C" w14:paraId="6DDED7F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85B614A" w14:textId="77777777" w:rsidR="00B210D9" w:rsidRDefault="00B210D9" w:rsidP="00B210D9">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54B02448" w14:textId="77777777" w:rsidR="00B210D9" w:rsidRPr="003C1FD5"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213D4E">
              <w:rPr>
                <w:sz w:val="18"/>
                <w:szCs w:val="18"/>
              </w:rPr>
              <w:t>22200427</w:t>
            </w:r>
          </w:p>
        </w:tc>
        <w:tc>
          <w:tcPr>
            <w:tcW w:w="0" w:type="auto"/>
          </w:tcPr>
          <w:p w14:paraId="046CB42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948E9E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5D422EA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0511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9</w:t>
            </w:r>
          </w:p>
        </w:tc>
        <w:tc>
          <w:tcPr>
            <w:tcW w:w="0" w:type="auto"/>
          </w:tcPr>
          <w:p w14:paraId="1073371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2F143BDA" w14:textId="77777777" w:rsidR="00B210D9" w:rsidRPr="001C01B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3648E8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2603833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 carrier of SIRT1 mutation</w:t>
            </w:r>
          </w:p>
        </w:tc>
        <w:tc>
          <w:tcPr>
            <w:tcW w:w="0" w:type="auto"/>
          </w:tcPr>
          <w:p w14:paraId="6FCEDC1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Pr="00154A81">
              <w:rPr>
                <w:noProof/>
                <w:sz w:val="18"/>
                <w:szCs w:val="18"/>
              </w:rPr>
              <w:t>(189)</w:t>
            </w:r>
            <w:r>
              <w:rPr>
                <w:sz w:val="18"/>
                <w:szCs w:val="18"/>
              </w:rPr>
              <w:fldChar w:fldCharType="end"/>
            </w:r>
          </w:p>
        </w:tc>
      </w:tr>
      <w:tr w:rsidR="00B210D9" w:rsidRPr="0001000C" w14:paraId="2EB8AA3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F1431" w14:textId="77777777" w:rsidR="00B210D9" w:rsidRDefault="00B210D9" w:rsidP="00B210D9">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728654F8" w14:textId="77777777" w:rsidR="00B210D9" w:rsidRPr="003C1FD5"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22200427</w:t>
            </w:r>
          </w:p>
        </w:tc>
        <w:tc>
          <w:tcPr>
            <w:tcW w:w="0" w:type="auto"/>
          </w:tcPr>
          <w:p w14:paraId="26769EA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B0A67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EECF2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8D5C7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21FB0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A830A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drawing>
                <wp:inline distT="0" distB="0" distL="0" distR="0" wp14:anchorId="3A516AF9" wp14:editId="6081A015">
                  <wp:extent cx="958850" cy="612898"/>
                  <wp:effectExtent l="0" t="0" r="0" b="0"/>
                  <wp:docPr id="6" name="圖片 6"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0D5F734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D620E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210D9" w:rsidRPr="0001000C" w14:paraId="43CDCB3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D66BC38" w14:textId="77777777" w:rsidR="00B210D9" w:rsidRDefault="00B210D9" w:rsidP="00B210D9">
            <w:pPr>
              <w:jc w:val="cente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694FB20B" w14:textId="77777777" w:rsidR="00B210D9" w:rsidRPr="009947B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F5249">
              <w:rPr>
                <w:sz w:val="18"/>
                <w:szCs w:val="18"/>
              </w:rPr>
              <w:t>19491380</w:t>
            </w:r>
          </w:p>
        </w:tc>
        <w:tc>
          <w:tcPr>
            <w:tcW w:w="0" w:type="auto"/>
          </w:tcPr>
          <w:p w14:paraId="316E3A05" w14:textId="5C303EFB"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CB4AC7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6A49BC4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29C8E8A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1B9227F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14B5CE" w14:textId="77777777" w:rsidR="00B210D9" w:rsidRPr="00AC0F8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228F6FB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OPG</w:t>
            </w:r>
          </w:p>
        </w:tc>
        <w:tc>
          <w:tcPr>
            <w:tcW w:w="0" w:type="auto"/>
          </w:tcPr>
          <w:p w14:paraId="73BD64B8" w14:textId="50A55D11"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90)","plainTextFormattedCitation":"(190)","previouslyFormattedCitation":"(184)"},"properties":{"noteIndex":0},"schema":"https://github.com/citation-style-language/schema/raw/master/csl-citation.json"}</w:instrText>
            </w:r>
            <w:r>
              <w:rPr>
                <w:sz w:val="18"/>
                <w:szCs w:val="18"/>
              </w:rPr>
              <w:fldChar w:fldCharType="separate"/>
            </w:r>
            <w:r w:rsidRPr="008E6533">
              <w:rPr>
                <w:noProof/>
                <w:sz w:val="18"/>
                <w:szCs w:val="18"/>
              </w:rPr>
              <w:t>(190)</w:t>
            </w:r>
            <w:r>
              <w:rPr>
                <w:sz w:val="18"/>
                <w:szCs w:val="18"/>
              </w:rPr>
              <w:fldChar w:fldCharType="end"/>
            </w:r>
          </w:p>
        </w:tc>
      </w:tr>
      <w:tr w:rsidR="00B210D9" w:rsidRPr="0001000C" w14:paraId="03B4F1B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B210D9" w:rsidRPr="0045773A" w:rsidRDefault="00B210D9" w:rsidP="00B210D9">
            <w:pPr>
              <w:jc w:val="cente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63FB5BDC" w14:textId="77777777" w:rsidR="00B210D9" w:rsidRPr="0045773A"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D0DC6">
              <w:rPr>
                <w:sz w:val="18"/>
                <w:szCs w:val="18"/>
              </w:rPr>
              <w:t>15882283</w:t>
            </w:r>
          </w:p>
        </w:tc>
        <w:tc>
          <w:tcPr>
            <w:tcW w:w="0" w:type="auto"/>
          </w:tcPr>
          <w:p w14:paraId="3CFFE39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FCBA59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029CB4D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50D1DF1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c>
          <w:tcPr>
            <w:tcW w:w="0" w:type="auto"/>
          </w:tcPr>
          <w:p w14:paraId="1E693AE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0642F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0" w:type="auto"/>
          </w:tcPr>
          <w:p w14:paraId="7944697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508E71EA" w14:textId="684ACCE4"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rPr>
              <w:instrText>es (N = 101), hs-CRP, fetuin-A, S-albumin, interleukin (IL)-6, and single nucleotide polymorphisms (SNPs) in the AHSG gene (N = 215) at amino acid positions Thr248Met (C</w:instrText>
            </w:r>
            <w:r>
              <w:rPr>
                <w:rFonts w:hint="eastAsia"/>
                <w:sz w:val="18"/>
                <w:szCs w:val="18"/>
              </w:rPr>
              <w:instrText>→</w:instrText>
            </w:r>
            <w:r>
              <w:rPr>
                <w:rFonts w:hint="eastAsia"/>
                <w:sz w:val="18"/>
                <w:szCs w:val="18"/>
              </w:rPr>
              <w:instrText>T), Thr256Ser (C</w:instrText>
            </w:r>
            <w:r>
              <w:rPr>
                <w:rFonts w:hint="eastAsia"/>
                <w:sz w:val="18"/>
                <w:szCs w:val="18"/>
              </w:rPr>
              <w:instrText>→</w:instrText>
            </w:r>
            <w:r>
              <w:rPr>
                <w:rFonts w:hint="eastAsia"/>
                <w:sz w:val="18"/>
                <w:szCs w:val="18"/>
              </w:rPr>
              <w:instrText>G), Asp276Asn (G</w:instrText>
            </w:r>
            <w:r>
              <w:rPr>
                <w:rFonts w:hint="eastAsia"/>
                <w:sz w:val="18"/>
                <w:szCs w:val="18"/>
              </w:rPr>
              <w:instrText>→</w:instrText>
            </w:r>
            <w:r>
              <w:rPr>
                <w:rFonts w:hint="eastAsia"/>
                <w:sz w:val="18"/>
                <w:szCs w:val="18"/>
              </w:rPr>
              <w:instrText>A), and Arg317Cys (C</w:instrText>
            </w:r>
            <w:r>
              <w:rPr>
                <w:rFonts w:hint="eastAsia"/>
                <w:sz w:val="18"/>
                <w:szCs w:val="18"/>
              </w:rPr>
              <w:instrText>→</w:instrText>
            </w:r>
            <w:r>
              <w:rPr>
                <w:rFonts w:hint="eastAsia"/>
                <w:sz w:val="18"/>
                <w:szCs w:val="18"/>
              </w:rPr>
              <w:instrText>T). Results. Both all-cause (P</w:instrText>
            </w:r>
            <w:r>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91)","plainTextFormattedCitation":"(191)","previouslyFormattedCitation":"(179)"},"properties":{"noteIndex":0},"schema":"https://github.com/citation-style-language/schema/raw/master/csl-citation.json"}</w:instrText>
            </w:r>
            <w:r>
              <w:rPr>
                <w:sz w:val="18"/>
                <w:szCs w:val="18"/>
              </w:rPr>
              <w:fldChar w:fldCharType="separate"/>
            </w:r>
            <w:r w:rsidRPr="008E6533">
              <w:rPr>
                <w:noProof/>
                <w:sz w:val="18"/>
                <w:szCs w:val="18"/>
              </w:rPr>
              <w:t>(191)</w:t>
            </w:r>
            <w:r>
              <w:rPr>
                <w:sz w:val="18"/>
                <w:szCs w:val="18"/>
              </w:rPr>
              <w:fldChar w:fldCharType="end"/>
            </w:r>
          </w:p>
        </w:tc>
      </w:tr>
      <w:tr w:rsidR="00B210D9" w:rsidRPr="0001000C" w14:paraId="3373A4B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FA95C1C" w14:textId="77777777" w:rsidR="00B210D9" w:rsidRDefault="00B210D9" w:rsidP="00B210D9">
            <w:pPr>
              <w:jc w:val="cente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2F3F7038" w14:textId="77777777" w:rsidR="00B210D9" w:rsidRPr="00C176D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947B0">
              <w:rPr>
                <w:sz w:val="18"/>
                <w:szCs w:val="18"/>
              </w:rPr>
              <w:t>26781652</w:t>
            </w:r>
          </w:p>
        </w:tc>
        <w:tc>
          <w:tcPr>
            <w:tcW w:w="0" w:type="auto"/>
          </w:tcPr>
          <w:p w14:paraId="2FC0EA3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16E5F99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FA5569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F6FFC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22BF158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7A9207A" w14:textId="77777777" w:rsidR="00B210D9" w:rsidRPr="00C42A8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 xml:space="preserve">Male </w:t>
            </w:r>
            <w:r>
              <w:rPr>
                <w:sz w:val="18"/>
                <w:szCs w:val="18"/>
              </w:rPr>
              <w:t xml:space="preserve">vs. Female (mean [rang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4E4FB2A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gnesium (mmol/L), whose insufficiency predicts vascular calcification</w:t>
            </w:r>
          </w:p>
        </w:tc>
        <w:tc>
          <w:tcPr>
            <w:tcW w:w="0" w:type="auto"/>
          </w:tcPr>
          <w:p w14:paraId="62856B56" w14:textId="34B5391D"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92)","plainTextFormattedCitation":"(192)","previouslyFormattedCitation":"(183)"},"properties":{"noteIndex":0},"schema":"https://github.com/citation-style-language/schema/raw/master/csl-citation.json"}</w:instrText>
            </w:r>
            <w:r>
              <w:rPr>
                <w:sz w:val="18"/>
                <w:szCs w:val="18"/>
              </w:rPr>
              <w:fldChar w:fldCharType="separate"/>
            </w:r>
            <w:r w:rsidRPr="008E6533">
              <w:rPr>
                <w:noProof/>
                <w:sz w:val="18"/>
                <w:szCs w:val="18"/>
              </w:rPr>
              <w:t>(192)</w:t>
            </w:r>
            <w:r>
              <w:rPr>
                <w:sz w:val="18"/>
                <w:szCs w:val="18"/>
              </w:rPr>
              <w:fldChar w:fldCharType="end"/>
            </w:r>
          </w:p>
        </w:tc>
      </w:tr>
      <w:tr w:rsidR="00B210D9" w:rsidRPr="0001000C" w14:paraId="313695C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B210D9" w:rsidRDefault="00B210D9" w:rsidP="00B210D9">
            <w:pPr>
              <w:jc w:val="cente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7C222BC9" w14:textId="77777777" w:rsidR="00B210D9" w:rsidRPr="00052498"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659E4">
              <w:rPr>
                <w:sz w:val="18"/>
                <w:szCs w:val="18"/>
              </w:rPr>
              <w:t>22527202</w:t>
            </w:r>
          </w:p>
        </w:tc>
        <w:tc>
          <w:tcPr>
            <w:tcW w:w="0" w:type="auto"/>
          </w:tcPr>
          <w:p w14:paraId="45F6B754" w14:textId="401D4E0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24E3EE5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73BCE8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B-4</w:t>
            </w:r>
          </w:p>
        </w:tc>
        <w:tc>
          <w:tcPr>
            <w:tcW w:w="0" w:type="auto"/>
          </w:tcPr>
          <w:p w14:paraId="2C7011F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626D747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C1AB7C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E6533">
              <w:rPr>
                <w:sz w:val="18"/>
                <w:szCs w:val="18"/>
              </w:rPr>
              <w:t xml:space="preserve"> = </w:t>
            </w:r>
            <w:r w:rsidRPr="00DC7877">
              <w:rPr>
                <w:sz w:val="18"/>
                <w:szCs w:val="18"/>
              </w:rPr>
              <w:t>0.23</w:t>
            </w:r>
            <w:r>
              <w:rPr>
                <w:sz w:val="18"/>
                <w:szCs w:val="18"/>
              </w:rPr>
              <w:t>, p = 0.024</w:t>
            </w:r>
          </w:p>
        </w:tc>
        <w:tc>
          <w:tcPr>
            <w:tcW w:w="0" w:type="auto"/>
          </w:tcPr>
          <w:p w14:paraId="4808208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7AD3FA4F" w14:textId="4C6F03C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93)","plainTextFormattedCitation":"(193)","previouslyFormattedCitation":"(181)"},"properties":{"noteIndex":0},"schema":"https://github.com/citation-style-language/schema/raw/master/csl-citation.json"}</w:instrText>
            </w:r>
            <w:r>
              <w:rPr>
                <w:sz w:val="18"/>
                <w:szCs w:val="18"/>
              </w:rPr>
              <w:fldChar w:fldCharType="separate"/>
            </w:r>
            <w:r w:rsidRPr="008E6533">
              <w:rPr>
                <w:noProof/>
                <w:sz w:val="18"/>
                <w:szCs w:val="18"/>
              </w:rPr>
              <w:t>(193)</w:t>
            </w:r>
            <w:r>
              <w:rPr>
                <w:sz w:val="18"/>
                <w:szCs w:val="18"/>
              </w:rPr>
              <w:fldChar w:fldCharType="end"/>
            </w:r>
          </w:p>
        </w:tc>
      </w:tr>
      <w:tr w:rsidR="00B210D9" w:rsidRPr="0001000C" w14:paraId="3A4911B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61D7892" w14:textId="77777777" w:rsidR="00B210D9" w:rsidRDefault="00B210D9" w:rsidP="00B210D9">
            <w:pPr>
              <w:jc w:val="center"/>
              <w:rPr>
                <w:sz w:val="18"/>
                <w:szCs w:val="18"/>
              </w:rPr>
            </w:pPr>
            <w:proofErr w:type="spellStart"/>
            <w:r>
              <w:rPr>
                <w:sz w:val="18"/>
                <w:szCs w:val="18"/>
              </w:rPr>
              <w:t>Ulusoy</w:t>
            </w:r>
            <w:proofErr w:type="spellEnd"/>
            <w:r>
              <w:rPr>
                <w:sz w:val="18"/>
                <w:szCs w:val="18"/>
              </w:rPr>
              <w:t xml:space="preserve"> </w:t>
            </w:r>
            <w:r w:rsidRPr="00372B50">
              <w:rPr>
                <w:i/>
                <w:sz w:val="18"/>
                <w:szCs w:val="18"/>
              </w:rPr>
              <w:t>et al.</w:t>
            </w:r>
          </w:p>
        </w:tc>
        <w:tc>
          <w:tcPr>
            <w:tcW w:w="0" w:type="auto"/>
          </w:tcPr>
          <w:p w14:paraId="03A73B21" w14:textId="77777777" w:rsidR="00B210D9" w:rsidRPr="0014640E"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372B50">
              <w:rPr>
                <w:sz w:val="18"/>
                <w:szCs w:val="18"/>
              </w:rPr>
              <w:t>22874483</w:t>
            </w:r>
          </w:p>
        </w:tc>
        <w:tc>
          <w:tcPr>
            <w:tcW w:w="0" w:type="auto"/>
          </w:tcPr>
          <w:p w14:paraId="41941C6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A129D3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672551B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BCCF6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3</w:t>
            </w:r>
          </w:p>
        </w:tc>
        <w:tc>
          <w:tcPr>
            <w:tcW w:w="0" w:type="auto"/>
          </w:tcPr>
          <w:p w14:paraId="6F6E11F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CB3FF4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0" w:type="auto"/>
          </w:tcPr>
          <w:p w14:paraId="505448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372B50">
              <w:rPr>
                <w:sz w:val="18"/>
                <w:szCs w:val="18"/>
              </w:rPr>
              <w:t>SCUBE1</w:t>
            </w:r>
          </w:p>
        </w:tc>
        <w:tc>
          <w:tcPr>
            <w:tcW w:w="0" w:type="auto"/>
          </w:tcPr>
          <w:p w14:paraId="4C642E17" w14:textId="2E1F5B21"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4)","plainTextFormattedCitation":"(194)","previouslyFormattedCitation":"(198)"},"properties":{"noteIndex":0},"schema":"https://github.com/citation-style-language/schema/raw/master/csl-citation.json"}</w:instrText>
            </w:r>
            <w:r>
              <w:rPr>
                <w:sz w:val="18"/>
                <w:szCs w:val="18"/>
              </w:rPr>
              <w:fldChar w:fldCharType="separate"/>
            </w:r>
            <w:r w:rsidRPr="008E6533">
              <w:rPr>
                <w:noProof/>
                <w:sz w:val="18"/>
                <w:szCs w:val="18"/>
              </w:rPr>
              <w:t>(194)</w:t>
            </w:r>
            <w:r>
              <w:rPr>
                <w:sz w:val="18"/>
                <w:szCs w:val="18"/>
              </w:rPr>
              <w:fldChar w:fldCharType="end"/>
            </w:r>
          </w:p>
        </w:tc>
      </w:tr>
      <w:tr w:rsidR="00B210D9" w:rsidRPr="0001000C" w14:paraId="018F937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B210D9" w:rsidRDefault="00B210D9" w:rsidP="00B210D9">
            <w:pPr>
              <w:jc w:val="center"/>
              <w:rPr>
                <w:sz w:val="18"/>
                <w:szCs w:val="18"/>
              </w:rPr>
            </w:pPr>
            <w:proofErr w:type="spellStart"/>
            <w:r>
              <w:rPr>
                <w:sz w:val="18"/>
                <w:szCs w:val="18"/>
              </w:rPr>
              <w:t>Viaene</w:t>
            </w:r>
            <w:proofErr w:type="spellEnd"/>
            <w:r>
              <w:rPr>
                <w:sz w:val="18"/>
                <w:szCs w:val="18"/>
              </w:rPr>
              <w:t xml:space="preserve"> </w:t>
            </w:r>
            <w:r w:rsidRPr="003C1FD5">
              <w:rPr>
                <w:i/>
                <w:sz w:val="18"/>
                <w:szCs w:val="18"/>
              </w:rPr>
              <w:t>et al.</w:t>
            </w:r>
          </w:p>
        </w:tc>
        <w:tc>
          <w:tcPr>
            <w:tcW w:w="0" w:type="auto"/>
          </w:tcPr>
          <w:p w14:paraId="4803CF80" w14:textId="77777777" w:rsidR="00B210D9" w:rsidRPr="00F5074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1FD5">
              <w:rPr>
                <w:sz w:val="18"/>
                <w:szCs w:val="18"/>
              </w:rPr>
              <w:t>23605174</w:t>
            </w:r>
          </w:p>
        </w:tc>
        <w:tc>
          <w:tcPr>
            <w:tcW w:w="0" w:type="auto"/>
          </w:tcPr>
          <w:p w14:paraId="553C308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11F5CE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B3BCEE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07E3F1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c>
          <w:tcPr>
            <w:tcW w:w="0" w:type="auto"/>
          </w:tcPr>
          <w:p w14:paraId="7647A81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08622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7AAAEBC0"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 level</w:t>
            </w:r>
          </w:p>
        </w:tc>
        <w:tc>
          <w:tcPr>
            <w:tcW w:w="0" w:type="auto"/>
          </w:tcPr>
          <w:p w14:paraId="0A2326AE" w14:textId="45393C4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5)","plainTextFormattedCitation":"(195)","previouslyFormattedCitation":"(188)"},"properties":{"noteIndex":0},"schema":"https://github.com/citation-style-language/schema/raw/master/csl-citation.json"}</w:instrText>
            </w:r>
            <w:r>
              <w:rPr>
                <w:sz w:val="18"/>
                <w:szCs w:val="18"/>
              </w:rPr>
              <w:fldChar w:fldCharType="separate"/>
            </w:r>
            <w:r w:rsidRPr="008E6533">
              <w:rPr>
                <w:noProof/>
                <w:sz w:val="18"/>
                <w:szCs w:val="18"/>
              </w:rPr>
              <w:t>(195)</w:t>
            </w:r>
            <w:r>
              <w:rPr>
                <w:sz w:val="18"/>
                <w:szCs w:val="18"/>
              </w:rPr>
              <w:fldChar w:fldCharType="end"/>
            </w:r>
          </w:p>
        </w:tc>
      </w:tr>
      <w:tr w:rsidR="00B210D9" w:rsidRPr="0001000C" w14:paraId="5CBF6E6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C19F7AD" w14:textId="77777777" w:rsidR="00B210D9" w:rsidRDefault="00B210D9" w:rsidP="00B210D9">
            <w:pPr>
              <w:jc w:val="center"/>
              <w:rPr>
                <w:sz w:val="18"/>
                <w:szCs w:val="18"/>
                <w:lang w:eastAsia="ja-JP"/>
              </w:rPr>
            </w:pPr>
            <w:r>
              <w:rPr>
                <w:sz w:val="18"/>
                <w:szCs w:val="18"/>
              </w:rPr>
              <w:t xml:space="preserve">Wang </w:t>
            </w:r>
            <w:r w:rsidRPr="006F532F">
              <w:rPr>
                <w:i/>
                <w:sz w:val="18"/>
                <w:szCs w:val="18"/>
              </w:rPr>
              <w:t>et al.</w:t>
            </w:r>
          </w:p>
        </w:tc>
        <w:tc>
          <w:tcPr>
            <w:tcW w:w="0" w:type="auto"/>
          </w:tcPr>
          <w:p w14:paraId="0B3F9CD1" w14:textId="77777777" w:rsidR="00B210D9" w:rsidRPr="0097691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226FAB6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hina (Hong Kong)</w:t>
            </w:r>
          </w:p>
        </w:tc>
        <w:tc>
          <w:tcPr>
            <w:tcW w:w="0" w:type="auto"/>
          </w:tcPr>
          <w:p w14:paraId="310F987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3E57CA7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5</w:t>
            </w:r>
          </w:p>
        </w:tc>
        <w:tc>
          <w:tcPr>
            <w:tcW w:w="0" w:type="auto"/>
          </w:tcPr>
          <w:p w14:paraId="49001A6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00</w:t>
            </w:r>
          </w:p>
        </w:tc>
        <w:tc>
          <w:tcPr>
            <w:tcW w:w="0" w:type="auto"/>
          </w:tcPr>
          <w:p w14:paraId="2401474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6017ECD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10E5FEF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62727A01" w14:textId="32EC96BD"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89)</w:t>
            </w:r>
            <w:r>
              <w:rPr>
                <w:sz w:val="18"/>
                <w:szCs w:val="18"/>
                <w:lang w:eastAsia="ja-JP"/>
              </w:rPr>
              <w:fldChar w:fldCharType="end"/>
            </w:r>
          </w:p>
        </w:tc>
      </w:tr>
      <w:tr w:rsidR="00B210D9" w:rsidRPr="0001000C" w14:paraId="6AADC03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B210D9" w:rsidRDefault="00B210D9" w:rsidP="00B210D9">
            <w:pPr>
              <w:jc w:val="center"/>
              <w:rPr>
                <w:sz w:val="18"/>
                <w:szCs w:val="18"/>
              </w:rPr>
            </w:pPr>
            <w:r>
              <w:rPr>
                <w:sz w:val="18"/>
                <w:szCs w:val="18"/>
              </w:rPr>
              <w:t xml:space="preserve">Yoshikawa </w:t>
            </w:r>
            <w:r w:rsidRPr="007D4C4D">
              <w:rPr>
                <w:i/>
                <w:sz w:val="18"/>
                <w:szCs w:val="18"/>
              </w:rPr>
              <w:t>et al.</w:t>
            </w:r>
          </w:p>
        </w:tc>
        <w:tc>
          <w:tcPr>
            <w:tcW w:w="0" w:type="auto"/>
          </w:tcPr>
          <w:p w14:paraId="37F40298" w14:textId="77777777" w:rsidR="00B210D9" w:rsidRPr="00FA117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271442D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55A9E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46383F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CA896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2D05F2C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3EDB1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7E68AAD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otype of T-138C, CT/TT genotype predicts AACVS</w:t>
            </w:r>
          </w:p>
        </w:tc>
        <w:tc>
          <w:tcPr>
            <w:tcW w:w="0" w:type="auto"/>
          </w:tcPr>
          <w:p w14:paraId="106E187A" w14:textId="5EBF267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B210D9" w:rsidRPr="0001000C" w14:paraId="7B9B323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6B49551" w14:textId="77777777" w:rsidR="00B210D9" w:rsidRPr="00AE3D03" w:rsidRDefault="00B210D9" w:rsidP="00B210D9">
            <w:pPr>
              <w:jc w:val="center"/>
              <w:rPr>
                <w:sz w:val="18"/>
                <w:szCs w:val="18"/>
              </w:rPr>
            </w:pPr>
            <w:r>
              <w:rPr>
                <w:sz w:val="18"/>
                <w:szCs w:val="18"/>
              </w:rPr>
              <w:t xml:space="preserve">Zhang </w:t>
            </w:r>
            <w:r w:rsidRPr="00AA23DD">
              <w:rPr>
                <w:i/>
                <w:sz w:val="18"/>
                <w:szCs w:val="18"/>
              </w:rPr>
              <w:t>et al</w:t>
            </w:r>
          </w:p>
        </w:tc>
        <w:tc>
          <w:tcPr>
            <w:tcW w:w="0" w:type="auto"/>
          </w:tcPr>
          <w:p w14:paraId="78D0FDE5" w14:textId="77777777" w:rsidR="00B210D9" w:rsidRPr="00AE3D0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23DD">
              <w:rPr>
                <w:sz w:val="18"/>
                <w:szCs w:val="18"/>
              </w:rPr>
              <w:t>31079116</w:t>
            </w:r>
          </w:p>
        </w:tc>
        <w:tc>
          <w:tcPr>
            <w:tcW w:w="0" w:type="auto"/>
          </w:tcPr>
          <w:p w14:paraId="04A9203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46D3A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3325B1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DDCC49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96EA2C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Neutral</w:t>
            </w:r>
          </w:p>
        </w:tc>
        <w:tc>
          <w:tcPr>
            <w:tcW w:w="0" w:type="auto"/>
          </w:tcPr>
          <w:p w14:paraId="2467A8E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7C75C1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erum s-Klotho level</w:t>
            </w:r>
          </w:p>
        </w:tc>
        <w:tc>
          <w:tcPr>
            <w:tcW w:w="0" w:type="auto"/>
          </w:tcPr>
          <w:p w14:paraId="7624C4B4" w14:textId="5318779D"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rPr>
              <w:fldChar w:fldCharType="separate"/>
            </w:r>
            <w:r w:rsidRPr="008E6533">
              <w:rPr>
                <w:noProof/>
                <w:sz w:val="18"/>
                <w:szCs w:val="18"/>
              </w:rPr>
              <w:t>(155)</w:t>
            </w:r>
            <w:r>
              <w:rPr>
                <w:sz w:val="18"/>
                <w:szCs w:val="18"/>
              </w:rPr>
              <w:fldChar w:fldCharType="end"/>
            </w:r>
          </w:p>
        </w:tc>
      </w:tr>
      <w:tr w:rsidR="00B210D9" w:rsidRPr="0001000C" w14:paraId="35EE49A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B210D9" w:rsidRPr="00CD0DC6" w:rsidRDefault="00B210D9" w:rsidP="00B210D9">
            <w:pPr>
              <w:jc w:val="center"/>
              <w:rPr>
                <w:sz w:val="18"/>
                <w:szCs w:val="18"/>
              </w:rPr>
            </w:pPr>
            <w:r>
              <w:rPr>
                <w:sz w:val="18"/>
                <w:szCs w:val="18"/>
              </w:rPr>
              <w:t xml:space="preserve">Zhang </w:t>
            </w:r>
            <w:r w:rsidRPr="00052498">
              <w:rPr>
                <w:i/>
                <w:sz w:val="18"/>
                <w:szCs w:val="18"/>
              </w:rPr>
              <w:t>et al.</w:t>
            </w:r>
          </w:p>
        </w:tc>
        <w:tc>
          <w:tcPr>
            <w:tcW w:w="0" w:type="auto"/>
          </w:tcPr>
          <w:p w14:paraId="24CD1663" w14:textId="77777777" w:rsidR="00B210D9" w:rsidRPr="00CD0DC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052498">
              <w:rPr>
                <w:sz w:val="18"/>
                <w:szCs w:val="18"/>
              </w:rPr>
              <w:t>26112236</w:t>
            </w:r>
          </w:p>
        </w:tc>
        <w:tc>
          <w:tcPr>
            <w:tcW w:w="0" w:type="auto"/>
          </w:tcPr>
          <w:p w14:paraId="6AE095E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4E392C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982269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0E7FD0"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44A210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AE315C4" w14:textId="77777777" w:rsidR="00B210D9" w:rsidRPr="0073677B"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4C6C77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18DEC9BE" w14:textId="53CB63E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6)","plainTextFormattedCitation":"(196)","previouslyFormattedCitation":"(180)"},"properties":{"noteIndex":0},"schema":"https://github.com/citation-style-language/schema/raw/master/csl-citation.json"}</w:instrText>
            </w:r>
            <w:r>
              <w:rPr>
                <w:sz w:val="18"/>
                <w:szCs w:val="18"/>
              </w:rPr>
              <w:fldChar w:fldCharType="separate"/>
            </w:r>
            <w:r w:rsidRPr="008E6533">
              <w:rPr>
                <w:noProof/>
                <w:sz w:val="18"/>
                <w:szCs w:val="18"/>
              </w:rPr>
              <w:t>(196)</w:t>
            </w:r>
            <w:r>
              <w:rPr>
                <w:sz w:val="18"/>
                <w:szCs w:val="18"/>
              </w:rPr>
              <w:fldChar w:fldCharType="end"/>
            </w:r>
          </w:p>
        </w:tc>
      </w:tr>
      <w:tr w:rsidR="00B210D9" w:rsidRPr="0001000C" w14:paraId="5A25267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18B6388" w14:textId="77777777" w:rsidR="00B210D9" w:rsidRDefault="00B210D9" w:rsidP="00B210D9">
            <w:pPr>
              <w:jc w:val="center"/>
              <w:rPr>
                <w:sz w:val="18"/>
                <w:szCs w:val="18"/>
              </w:rPr>
            </w:pPr>
            <w:r>
              <w:rPr>
                <w:sz w:val="18"/>
                <w:szCs w:val="18"/>
              </w:rPr>
              <w:t xml:space="preserve">Zhang </w:t>
            </w:r>
            <w:r w:rsidRPr="00E814A3">
              <w:rPr>
                <w:i/>
                <w:sz w:val="18"/>
                <w:szCs w:val="18"/>
              </w:rPr>
              <w:t>et al.</w:t>
            </w:r>
          </w:p>
        </w:tc>
        <w:tc>
          <w:tcPr>
            <w:tcW w:w="0" w:type="auto"/>
          </w:tcPr>
          <w:p w14:paraId="2B761B2B" w14:textId="77777777" w:rsidR="00B210D9" w:rsidRPr="00213D4E"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E814A3">
              <w:rPr>
                <w:sz w:val="18"/>
                <w:szCs w:val="18"/>
              </w:rPr>
              <w:t>24193439</w:t>
            </w:r>
          </w:p>
        </w:tc>
        <w:tc>
          <w:tcPr>
            <w:tcW w:w="0" w:type="auto"/>
          </w:tcPr>
          <w:p w14:paraId="6CFD146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041D0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6CD9F07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EA6F5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1: 72</w:t>
            </w:r>
          </w:p>
          <w:p w14:paraId="5FBEA80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2: 139</w:t>
            </w:r>
          </w:p>
          <w:p w14:paraId="3041411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3: 508</w:t>
            </w:r>
          </w:p>
        </w:tc>
        <w:tc>
          <w:tcPr>
            <w:tcW w:w="0" w:type="auto"/>
          </w:tcPr>
          <w:p w14:paraId="526B687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94B91C" w14:textId="77777777" w:rsidR="00B210D9" w:rsidRPr="00213D4E"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receiving 1.75 mmol/L vs. 1.5 mmol/L dialysate calcium concentration: </w:t>
            </w:r>
            <w:r w:rsidRPr="00E814A3">
              <w:rPr>
                <w:noProof/>
                <w:sz w:val="18"/>
                <w:szCs w:val="18"/>
              </w:rPr>
              <w:t>53.3</w:t>
            </w:r>
            <w:r>
              <w:rPr>
                <w:noProof/>
                <w:sz w:val="18"/>
                <w:szCs w:val="18"/>
              </w:rPr>
              <w:t>% vs.</w:t>
            </w:r>
            <w:r w:rsidRPr="00E814A3">
              <w:rPr>
                <w:noProof/>
                <w:sz w:val="18"/>
                <w:szCs w:val="18"/>
              </w:rPr>
              <w:t xml:space="preserve"> 44.8 %</w:t>
            </w:r>
            <w:r>
              <w:rPr>
                <w:noProof/>
                <w:sz w:val="18"/>
                <w:szCs w:val="18"/>
              </w:rPr>
              <w:t>,</w:t>
            </w:r>
            <w:r w:rsidRPr="00E814A3">
              <w:rPr>
                <w:noProof/>
                <w:sz w:val="18"/>
                <w:szCs w:val="18"/>
              </w:rPr>
              <w:t xml:space="preserve"> </w:t>
            </w:r>
            <w:r>
              <w:rPr>
                <w:noProof/>
                <w:sz w:val="18"/>
                <w:szCs w:val="18"/>
              </w:rPr>
              <w:t xml:space="preserve">p = </w:t>
            </w:r>
            <w:r w:rsidRPr="00E814A3">
              <w:rPr>
                <w:noProof/>
                <w:sz w:val="18"/>
                <w:szCs w:val="18"/>
              </w:rPr>
              <w:t>0.070</w:t>
            </w:r>
          </w:p>
        </w:tc>
        <w:tc>
          <w:tcPr>
            <w:tcW w:w="0" w:type="auto"/>
          </w:tcPr>
          <w:p w14:paraId="4D8E535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68212213" w14:textId="48F662A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7)","plainTextFormattedCitation":"(197)","previouslyFormattedCitation":"(191)"},"properties":{"noteIndex":0},"schema":"https://github.com/citation-style-language/schema/raw/master/csl-citation.json"}</w:instrText>
            </w:r>
            <w:r>
              <w:rPr>
                <w:sz w:val="18"/>
                <w:szCs w:val="18"/>
              </w:rPr>
              <w:fldChar w:fldCharType="separate"/>
            </w:r>
            <w:r w:rsidRPr="008E6533">
              <w:rPr>
                <w:noProof/>
                <w:sz w:val="18"/>
                <w:szCs w:val="18"/>
              </w:rPr>
              <w:t>(197)</w:t>
            </w:r>
            <w:r>
              <w:rPr>
                <w:sz w:val="18"/>
                <w:szCs w:val="18"/>
              </w:rPr>
              <w:fldChar w:fldCharType="end"/>
            </w:r>
          </w:p>
        </w:tc>
      </w:tr>
      <w:tr w:rsidR="00B210D9" w:rsidRPr="0001000C" w14:paraId="4575D143"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8FF66" w14:textId="5DD361EA" w:rsidR="00B210D9" w:rsidRPr="00A8665D" w:rsidRDefault="00B210D9" w:rsidP="00B210D9">
            <w:pPr>
              <w:jc w:val="center"/>
              <w:rPr>
                <w:sz w:val="18"/>
                <w:szCs w:val="18"/>
              </w:rPr>
            </w:pPr>
            <w:r>
              <w:rPr>
                <w:sz w:val="18"/>
                <w:szCs w:val="18"/>
              </w:rPr>
              <w:t xml:space="preserve">Zou </w:t>
            </w:r>
            <w:r w:rsidRPr="00342F2D">
              <w:rPr>
                <w:i/>
                <w:sz w:val="18"/>
                <w:szCs w:val="18"/>
              </w:rPr>
              <w:t>et al.</w:t>
            </w:r>
          </w:p>
        </w:tc>
        <w:tc>
          <w:tcPr>
            <w:tcW w:w="0" w:type="auto"/>
          </w:tcPr>
          <w:p w14:paraId="79EAC511" w14:textId="116027DA" w:rsidR="00B210D9" w:rsidRPr="00A8665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42F2D">
              <w:rPr>
                <w:sz w:val="18"/>
                <w:szCs w:val="18"/>
              </w:rPr>
              <w:t>32216514</w:t>
            </w:r>
          </w:p>
        </w:tc>
        <w:tc>
          <w:tcPr>
            <w:tcW w:w="0" w:type="auto"/>
          </w:tcPr>
          <w:p w14:paraId="3E971549" w14:textId="30E58181"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51871F4" w14:textId="6FA60B4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5D86EB6" w14:textId="500A8AD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6B1C2A7C" w14:textId="3F7D25D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5</w:t>
            </w:r>
          </w:p>
        </w:tc>
        <w:tc>
          <w:tcPr>
            <w:tcW w:w="0" w:type="auto"/>
          </w:tcPr>
          <w:p w14:paraId="3296C63E" w14:textId="3F2234E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tcPr>
          <w:p w14:paraId="5D400147" w14:textId="1E543C7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0" w:type="auto"/>
          </w:tcPr>
          <w:p w14:paraId="7B7DE8F1" w14:textId="209F693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w:t>
            </w:r>
          </w:p>
        </w:tc>
        <w:tc>
          <w:tcPr>
            <w:tcW w:w="0" w:type="auto"/>
          </w:tcPr>
          <w:p w14:paraId="285E51D3" w14:textId="1E93EBE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56)","plainTextFormattedCitation":"(156)","previouslyFormattedCitation":"(168)"},"properties":{"noteIndex":0},"schema":"https://github.com/citation-style-language/schema/raw/master/csl-citation.json"}</w:instrText>
            </w:r>
            <w:r>
              <w:rPr>
                <w:sz w:val="18"/>
                <w:szCs w:val="18"/>
              </w:rPr>
              <w:fldChar w:fldCharType="separate"/>
            </w:r>
            <w:r w:rsidRPr="008E6533">
              <w:rPr>
                <w:noProof/>
                <w:sz w:val="18"/>
                <w:szCs w:val="18"/>
              </w:rPr>
              <w:t>(156)</w:t>
            </w:r>
            <w:r>
              <w:rPr>
                <w:sz w:val="18"/>
                <w:szCs w:val="18"/>
              </w:rPr>
              <w:fldChar w:fldCharType="end"/>
            </w:r>
          </w:p>
        </w:tc>
      </w:tr>
      <w:tr w:rsidR="00B210D9" w:rsidRPr="0001000C" w14:paraId="47F26D2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E409A56" w14:textId="77777777" w:rsidR="00B210D9" w:rsidRDefault="00B210D9" w:rsidP="00B210D9">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6F6DB48C" w14:textId="77777777"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5EB460D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8F4B77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F2ECDA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719585A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035DBE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41B3E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5C9EE12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6319A1F" w14:textId="0EA666A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3CC8955B" w14:textId="57FD4AF7" w:rsidR="008E6533" w:rsidRPr="008E6533" w:rsidRDefault="005C686B" w:rsidP="008E653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6533" w:rsidRPr="008E6533">
        <w:rPr>
          <w:rFonts w:ascii="Calibri" w:hAnsi="Calibri" w:cs="Calibri"/>
          <w:noProof/>
          <w:szCs w:val="24"/>
        </w:rPr>
        <w:t xml:space="preserve">1. </w:t>
      </w:r>
      <w:r w:rsidR="008E6533" w:rsidRPr="008E6533">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61696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 </w:t>
      </w:r>
      <w:r w:rsidRPr="008E6533">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5B868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 </w:t>
      </w:r>
      <w:r w:rsidRPr="008E6533">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5399B24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 </w:t>
      </w:r>
      <w:r w:rsidRPr="008E6533">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4A5A2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 </w:t>
      </w:r>
      <w:r w:rsidRPr="008E6533">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7F432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 </w:t>
      </w:r>
      <w:r w:rsidRPr="008E6533">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F5CF19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 </w:t>
      </w:r>
      <w:r w:rsidRPr="008E6533">
        <w:rPr>
          <w:rFonts w:ascii="Calibri" w:hAnsi="Calibri" w:cs="Calibri"/>
          <w:noProof/>
          <w:szCs w:val="24"/>
        </w:rPr>
        <w:tab/>
        <w:t xml:space="preserve">Bae E, Seong EY, Han B-G, Kim DK, Lim CS, Kang S-W, et al. Coronary artery calcification in Korean patients with incident dialysis. Hemodial Int. 2017;21(3):367–74. </w:t>
      </w:r>
    </w:p>
    <w:p w14:paraId="3BAE2E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 </w:t>
      </w:r>
      <w:r w:rsidRPr="008E6533">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244A8BC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 </w:t>
      </w:r>
      <w:r w:rsidRPr="008E6533">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5AE1BA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 </w:t>
      </w:r>
      <w:r w:rsidRPr="008E6533">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20C9D0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 </w:t>
      </w:r>
      <w:r w:rsidRPr="008E6533">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62DE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2. </w:t>
      </w:r>
      <w:r w:rsidRPr="008E653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10C88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 </w:t>
      </w:r>
      <w:r w:rsidRPr="008E6533">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8D0C9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 </w:t>
      </w:r>
      <w:r w:rsidRPr="008E6533">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CC8E1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 </w:t>
      </w:r>
      <w:r w:rsidRPr="008E6533">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8A5A9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 </w:t>
      </w:r>
      <w:r w:rsidRPr="008E6533">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33C268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 </w:t>
      </w:r>
      <w:r w:rsidRPr="008E6533">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20F3C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 </w:t>
      </w:r>
      <w:r w:rsidRPr="008E6533">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F351D6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 </w:t>
      </w:r>
      <w:r w:rsidRPr="008E6533">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73B6D7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0. </w:t>
      </w:r>
      <w:r w:rsidRPr="008E6533">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888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1. </w:t>
      </w:r>
      <w:r w:rsidRPr="008E6533">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BD230D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2. </w:t>
      </w:r>
      <w:r w:rsidRPr="008E6533">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9A91B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3. </w:t>
      </w:r>
      <w:r w:rsidRPr="008E6533">
        <w:rPr>
          <w:rFonts w:ascii="Calibri" w:hAnsi="Calibri" w:cs="Calibri"/>
          <w:noProof/>
          <w:szCs w:val="24"/>
        </w:rPr>
        <w:tab/>
        <w:t xml:space="preserve">Coll B, Betriu A, Martinez-Alonso M, Amoedo ML, Arcidiacono MV, Borras M, et al. Large artery calcification on dialysis patients is located in the </w:t>
      </w:r>
      <w:r w:rsidRPr="008E6533">
        <w:rPr>
          <w:rFonts w:ascii="Calibri" w:hAnsi="Calibri" w:cs="Calibri"/>
          <w:noProof/>
          <w:szCs w:val="24"/>
        </w:rPr>
        <w:lastRenderedPageBreak/>
        <w:t xml:space="preserve">intima and related to atherosclerosis. Clin J Am Soc Nephrol. 2011;6(2):303–10. </w:t>
      </w:r>
    </w:p>
    <w:p w14:paraId="377E8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4. </w:t>
      </w:r>
      <w:r w:rsidRPr="008E6533">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C8F4C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5. </w:t>
      </w:r>
      <w:r w:rsidRPr="008E6533">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7076E39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6. </w:t>
      </w:r>
      <w:r w:rsidRPr="008E6533">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C05822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7. </w:t>
      </w:r>
      <w:r w:rsidRPr="008E6533">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1A5DEC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8. </w:t>
      </w:r>
      <w:r w:rsidRPr="008E6533">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03594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9. </w:t>
      </w:r>
      <w:r w:rsidRPr="008E6533">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8259F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0. </w:t>
      </w:r>
      <w:r w:rsidRPr="008E6533">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DC132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1. </w:t>
      </w:r>
      <w:r w:rsidRPr="008E6533">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7CDF5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2. </w:t>
      </w:r>
      <w:r w:rsidRPr="008E6533">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5D22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3. </w:t>
      </w:r>
      <w:r w:rsidRPr="008E6533">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6FFA4D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4. </w:t>
      </w:r>
      <w:r w:rsidRPr="008E653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Internet]. 2014;9(12):e114358–e114358. Available from: </w:t>
      </w:r>
      <w:r w:rsidRPr="008E6533">
        <w:rPr>
          <w:rFonts w:ascii="Calibri" w:hAnsi="Calibri" w:cs="Calibri"/>
          <w:noProof/>
          <w:szCs w:val="24"/>
        </w:rPr>
        <w:lastRenderedPageBreak/>
        <w:t>http://search.ebscohost.com/login.aspx?direct=true&amp;db=cmedm&amp;AN=25479288&amp;site=ehost-live&amp;scope=site</w:t>
      </w:r>
    </w:p>
    <w:p w14:paraId="0862B6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5. </w:t>
      </w:r>
      <w:r w:rsidRPr="008E6533">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DF6844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6. </w:t>
      </w:r>
      <w:r w:rsidRPr="008E653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053E49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7.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19C50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8. </w:t>
      </w:r>
      <w:r w:rsidRPr="008E6533">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24CFE1D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9. </w:t>
      </w:r>
      <w:r w:rsidRPr="008E6533">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56183C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0. </w:t>
      </w:r>
      <w:r w:rsidRPr="008E6533">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7ACFAE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1. </w:t>
      </w:r>
      <w:r w:rsidRPr="008E653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C709B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2. </w:t>
      </w:r>
      <w:r w:rsidRPr="008E6533">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700BE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3. </w:t>
      </w:r>
      <w:r w:rsidRPr="008E6533">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5296C6D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4. </w:t>
      </w:r>
      <w:r w:rsidRPr="008E6533">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7D58405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45. </w:t>
      </w:r>
      <w:r w:rsidRPr="008E653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DA90F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6. </w:t>
      </w:r>
      <w:r w:rsidRPr="008E6533">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19C7E0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7. </w:t>
      </w:r>
      <w:r w:rsidRPr="008E6533">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3FCAE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8. </w:t>
      </w:r>
      <w:r w:rsidRPr="008E6533">
        <w:rPr>
          <w:rFonts w:ascii="Calibri" w:hAnsi="Calibri" w:cs="Calibri"/>
          <w:noProof/>
          <w:szCs w:val="24"/>
        </w:rPr>
        <w:tab/>
        <w:t xml:space="preserve">Kim SM, Jung IM, Kim D, Lee JP, So YH. Effect of Inflow Arterial Calcification on Arteriovenous Fistula Maturation. Ann Vasc Surg. 2019 Jul;58:331–7. </w:t>
      </w:r>
    </w:p>
    <w:p w14:paraId="2FAFCAE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9. </w:t>
      </w:r>
      <w:r w:rsidRPr="008E6533">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606CC6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0. </w:t>
      </w:r>
      <w:r w:rsidRPr="008E6533">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DDBEA1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1. </w:t>
      </w:r>
      <w:r w:rsidRPr="008E653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8AFBB4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2. </w:t>
      </w:r>
      <w:r w:rsidRPr="008E6533">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8AFC3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3. </w:t>
      </w:r>
      <w:r w:rsidRPr="008E6533">
        <w:rPr>
          <w:rFonts w:ascii="Calibri" w:hAnsi="Calibri" w:cs="Calibri"/>
          <w:noProof/>
          <w:szCs w:val="24"/>
        </w:rPr>
        <w:tab/>
        <w:t xml:space="preserve">Lee C-T, Lee Y-T, Tain Y-L, Ng H-Y, Kuo W-H. Circulating microRNAs and vascular calcification in hemodialysis patients. J Int Med Res. 2019 Jul;47(7):2929–39. </w:t>
      </w:r>
    </w:p>
    <w:p w14:paraId="69E9B8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4. </w:t>
      </w:r>
      <w:r w:rsidRPr="008E6533">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65974F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5. </w:t>
      </w:r>
      <w:r w:rsidRPr="008E6533">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0E880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6. </w:t>
      </w:r>
      <w:r w:rsidRPr="008E6533">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2A68D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57. </w:t>
      </w:r>
      <w:r w:rsidRPr="008E6533">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A995C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8. </w:t>
      </w:r>
      <w:r w:rsidRPr="008E6533">
        <w:rPr>
          <w:rFonts w:ascii="Calibri" w:hAnsi="Calibri" w:cs="Calibri"/>
          <w:noProof/>
          <w:szCs w:val="24"/>
        </w:rPr>
        <w:tab/>
        <w:t xml:space="preserve">London GM, Pannier B, Marchais SJ. Vascular calcifications, arterial aging and arterial remodeling in ESRD. Blood Purif. 2013;35(1–3):16–21. </w:t>
      </w:r>
    </w:p>
    <w:p w14:paraId="1877472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9. </w:t>
      </w:r>
      <w:r w:rsidRPr="008E6533">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2F242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0. </w:t>
      </w:r>
      <w:r w:rsidRPr="008E6533">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2E3330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1. </w:t>
      </w:r>
      <w:r w:rsidRPr="008E6533">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128DDA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2. </w:t>
      </w:r>
      <w:r w:rsidRPr="008E6533">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07CCD2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3. </w:t>
      </w:r>
      <w:r w:rsidRPr="008E6533">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57AD6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4. </w:t>
      </w:r>
      <w:r w:rsidRPr="008E6533">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376099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5. </w:t>
      </w:r>
      <w:r w:rsidRPr="008E6533">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525B73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6. </w:t>
      </w:r>
      <w:r w:rsidRPr="008E6533">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197CEA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7. </w:t>
      </w:r>
      <w:r w:rsidRPr="008E6533">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6830AE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8. </w:t>
      </w:r>
      <w:r w:rsidRPr="008E6533">
        <w:rPr>
          <w:rFonts w:ascii="Calibri" w:hAnsi="Calibri" w:cs="Calibri"/>
          <w:noProof/>
          <w:szCs w:val="24"/>
        </w:rPr>
        <w:tab/>
        <w:t xml:space="preserve">Nitta K, Hanafusa N, Okazaki M, Komatsu M, Kawaguchi H, Tsuchiya K. Association Between Risk Factors Including Bone-Derived Biomarkers and </w:t>
      </w:r>
      <w:r w:rsidRPr="008E6533">
        <w:rPr>
          <w:rFonts w:ascii="Calibri" w:hAnsi="Calibri" w:cs="Calibri"/>
          <w:noProof/>
          <w:szCs w:val="24"/>
        </w:rPr>
        <w:lastRenderedPageBreak/>
        <w:t>Aortic Arch Calcification in Maintenance Hemodialysis Patients. Kidney Blood Press Res [Internet]. 2018;43(5):1554–62. Available from: http://www.embase.com/search/results?subaction=viewrecord&amp;from=export&amp;id=L624716127</w:t>
      </w:r>
    </w:p>
    <w:p w14:paraId="2EA5D1E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9. </w:t>
      </w:r>
      <w:r w:rsidRPr="008E6533">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A738ED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0. </w:t>
      </w:r>
      <w:r w:rsidRPr="008E6533">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2E3AF5B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1. </w:t>
      </w:r>
      <w:r w:rsidRPr="008E6533">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26F054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2. </w:t>
      </w:r>
      <w:r w:rsidRPr="008E6533">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CDD09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3. </w:t>
      </w:r>
      <w:r w:rsidRPr="008E653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6D540F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4. </w:t>
      </w:r>
      <w:r w:rsidRPr="008E6533">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6E295E8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5. </w:t>
      </w:r>
      <w:r w:rsidRPr="008E6533">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441B45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6. </w:t>
      </w:r>
      <w:r w:rsidRPr="008E653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548A94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7. </w:t>
      </w:r>
      <w:r w:rsidRPr="008E6533">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244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8. </w:t>
      </w:r>
      <w:r w:rsidRPr="008E653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194DA40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9. </w:t>
      </w:r>
      <w:r w:rsidRPr="008E6533">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529B41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0. </w:t>
      </w:r>
      <w:r w:rsidRPr="008E6533">
        <w:rPr>
          <w:rFonts w:ascii="Calibri" w:hAnsi="Calibri" w:cs="Calibri"/>
          <w:noProof/>
          <w:szCs w:val="24"/>
        </w:rPr>
        <w:tab/>
        <w:t xml:space="preserve">Roca-Tey R, Paez R, Rivas A, Samon R, Ibrik O, Gimenez I, et al. Prevalence and functional effect of arteriovenous fistula calcifications, evaluated by </w:t>
      </w:r>
      <w:r w:rsidRPr="008E6533">
        <w:rPr>
          <w:rFonts w:ascii="Calibri" w:hAnsi="Calibri" w:cs="Calibri"/>
          <w:noProof/>
          <w:szCs w:val="24"/>
        </w:rPr>
        <w:lastRenderedPageBreak/>
        <w:t xml:space="preserve">spiral CT in chronic haemodialysis patients. NEFROLOGIA. 2009;29(3):214–21. </w:t>
      </w:r>
    </w:p>
    <w:p w14:paraId="2925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1. </w:t>
      </w:r>
      <w:r w:rsidRPr="008E6533">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2DB318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2. </w:t>
      </w:r>
      <w:r w:rsidRPr="008E6533">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E07F9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3. </w:t>
      </w:r>
      <w:r w:rsidRPr="008E653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309436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4. </w:t>
      </w:r>
      <w:r w:rsidRPr="008E6533">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356B1E5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5. </w:t>
      </w:r>
      <w:r w:rsidRPr="008E6533">
        <w:rPr>
          <w:rFonts w:ascii="Calibri" w:hAnsi="Calibri" w:cs="Calibri"/>
          <w:noProof/>
          <w:szCs w:val="24"/>
        </w:rPr>
        <w:tab/>
        <w:t xml:space="preserve">Strózecki P, Odrowaz-Sypniewska G, Manitius J. Cardiac valve calcifications and left ventricular hypertrophy in hemodialysis  patients. Ren Fail. 2005;27(6):733–8. </w:t>
      </w:r>
    </w:p>
    <w:p w14:paraId="697775E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6. </w:t>
      </w:r>
      <w:r w:rsidRPr="008E6533">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F2DC4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7. </w:t>
      </w:r>
      <w:r w:rsidRPr="008E6533">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DF9AD4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8. </w:t>
      </w:r>
      <w:r w:rsidRPr="008E653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E79E8B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9. </w:t>
      </w:r>
      <w:r w:rsidRPr="008E6533">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5E29A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0. </w:t>
      </w:r>
      <w:r w:rsidRPr="008E6533">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0147C2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1. </w:t>
      </w:r>
      <w:r w:rsidRPr="008E6533">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90B68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92. </w:t>
      </w:r>
      <w:r w:rsidRPr="008E6533">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5A7B88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3. </w:t>
      </w:r>
      <w:r w:rsidRPr="008E6533">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E5DD00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4. </w:t>
      </w:r>
      <w:r w:rsidRPr="008E6533">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00197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5. </w:t>
      </w:r>
      <w:r w:rsidRPr="008E6533">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181CC0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6. </w:t>
      </w:r>
      <w:r w:rsidRPr="008E6533">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1FF49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7. </w:t>
      </w:r>
      <w:r w:rsidRPr="008E6533">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9A410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8. </w:t>
      </w:r>
      <w:r w:rsidRPr="008E6533">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06118F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9. </w:t>
      </w:r>
      <w:r w:rsidRPr="008E6533">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6ACBFF1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0. </w:t>
      </w:r>
      <w:r w:rsidRPr="008E6533">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F052C4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1. </w:t>
      </w:r>
      <w:r w:rsidRPr="008E6533">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481935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2. </w:t>
      </w:r>
      <w:r w:rsidRPr="008E6533">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9FF274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3. </w:t>
      </w:r>
      <w:r w:rsidRPr="008E6533">
        <w:rPr>
          <w:rFonts w:ascii="Calibri" w:hAnsi="Calibri" w:cs="Calibri"/>
          <w:noProof/>
          <w:szCs w:val="24"/>
        </w:rPr>
        <w:tab/>
        <w:t xml:space="preserve">Dai L, Debowska M, Lukaszuk T, Bobrowski L, Barany P, Söderberg M, et al. Phenotypic features of vascular calcification in chronic kidney disease. J </w:t>
      </w:r>
      <w:r w:rsidRPr="008E6533">
        <w:rPr>
          <w:rFonts w:ascii="Calibri" w:hAnsi="Calibri" w:cs="Calibri"/>
          <w:noProof/>
          <w:szCs w:val="24"/>
        </w:rPr>
        <w:lastRenderedPageBreak/>
        <w:t xml:space="preserve">Intern Med. 2020 Apr;287(4):422–34. </w:t>
      </w:r>
    </w:p>
    <w:p w14:paraId="3C91EC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4. </w:t>
      </w:r>
      <w:r w:rsidRPr="008E6533">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51BE5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5. </w:t>
      </w:r>
      <w:r w:rsidRPr="008E6533">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A4FD9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6. </w:t>
      </w:r>
      <w:r w:rsidRPr="008E6533">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44AD89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7. </w:t>
      </w:r>
      <w:r w:rsidRPr="008E6533">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06647C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8. </w:t>
      </w:r>
      <w:r w:rsidRPr="008E6533">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80B7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9. </w:t>
      </w:r>
      <w:r w:rsidRPr="008E6533">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B629B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0. </w:t>
      </w:r>
      <w:r w:rsidRPr="008E6533">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20F27E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1. </w:t>
      </w:r>
      <w:r w:rsidRPr="008E6533">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1DF06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2. </w:t>
      </w:r>
      <w:r w:rsidRPr="008E6533">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41B3FA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3. </w:t>
      </w:r>
      <w:r w:rsidRPr="008E6533">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46577D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4. </w:t>
      </w:r>
      <w:r w:rsidRPr="008E6533">
        <w:rPr>
          <w:rFonts w:ascii="Calibri" w:hAnsi="Calibri" w:cs="Calibri"/>
          <w:noProof/>
          <w:szCs w:val="24"/>
        </w:rPr>
        <w:tab/>
        <w:t xml:space="preserve">González-Parra E, Aceña Á, Lorenzo Ó, Tarín N, González-Casaus ML, Cristóbal C, et al. Important abnormalities of bone mineral metabolism are </w:t>
      </w:r>
      <w:r w:rsidRPr="008E6533">
        <w:rPr>
          <w:rFonts w:ascii="Calibri" w:hAnsi="Calibri" w:cs="Calibri"/>
          <w:noProof/>
          <w:szCs w:val="24"/>
        </w:rPr>
        <w:lastRenderedPageBreak/>
        <w:t xml:space="preserve">present in patients with  coronary artery disease with a mild decrease of the estimated glomerular filtration rate. J Bone Miner Metab. 2016 Sep;34(5):587–98. </w:t>
      </w:r>
    </w:p>
    <w:p w14:paraId="13B2E68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5. </w:t>
      </w:r>
      <w:r w:rsidRPr="008E6533">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514242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6. </w:t>
      </w:r>
      <w:r w:rsidRPr="008E6533">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5F9305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7. </w:t>
      </w:r>
      <w:r w:rsidRPr="008E6533">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3C0872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8.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C0D74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9. </w:t>
      </w:r>
      <w:r w:rsidRPr="008E6533">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B4B83E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0. </w:t>
      </w:r>
      <w:r w:rsidRPr="008E6533">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4B0F627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1. </w:t>
      </w:r>
      <w:r w:rsidRPr="008E653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84283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2. </w:t>
      </w:r>
      <w:r w:rsidRPr="008E6533">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1ABA6A9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3. </w:t>
      </w:r>
      <w:r w:rsidRPr="008E653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C96D33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4. </w:t>
      </w:r>
      <w:r w:rsidRPr="008E6533">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1324BC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5. </w:t>
      </w:r>
      <w:r w:rsidRPr="008E6533">
        <w:rPr>
          <w:rFonts w:ascii="Calibri" w:hAnsi="Calibri" w:cs="Calibri"/>
          <w:noProof/>
          <w:szCs w:val="24"/>
        </w:rPr>
        <w:tab/>
        <w:t xml:space="preserve">Kestenbaum BR, Adeney KL, de Boer IH, Ix JH, Shlipak MG, Siscovick DS, et al. Incidence and progression of coronary calcification in chronic kidney disease: the Multi-Ethnic Study of Atherosclerosis. Kidney Int [Internet]. 2009;76(9):991–8. Available from: </w:t>
      </w:r>
      <w:r w:rsidRPr="008E6533">
        <w:rPr>
          <w:rFonts w:ascii="Calibri" w:hAnsi="Calibri" w:cs="Calibri"/>
          <w:noProof/>
          <w:szCs w:val="24"/>
        </w:rPr>
        <w:lastRenderedPageBreak/>
        <w:t>http://www.embase.com/search/results?subaction=viewrecord&amp;from=export&amp;id=L50616874</w:t>
      </w:r>
    </w:p>
    <w:p w14:paraId="41913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6. </w:t>
      </w:r>
      <w:r w:rsidRPr="008E6533">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7BD2761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7. </w:t>
      </w:r>
      <w:r w:rsidRPr="008E6533">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409531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8. </w:t>
      </w:r>
      <w:r w:rsidRPr="008E6533">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4C60B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9. </w:t>
      </w:r>
      <w:r w:rsidRPr="008E6533">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3CAC50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0. </w:t>
      </w:r>
      <w:r w:rsidRPr="008E6533">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9197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1. </w:t>
      </w:r>
      <w:r w:rsidRPr="008E6533">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2161873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2. </w:t>
      </w:r>
      <w:r w:rsidRPr="008E6533">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58C47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3. </w:t>
      </w:r>
      <w:r w:rsidRPr="008E653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1A2DE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4. </w:t>
      </w:r>
      <w:r w:rsidRPr="008E6533">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039A1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5. </w:t>
      </w:r>
      <w:r w:rsidRPr="008E6533">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DFC486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6. </w:t>
      </w:r>
      <w:r w:rsidRPr="008E6533">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272A07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37. </w:t>
      </w:r>
      <w:r w:rsidRPr="008E653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282B1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8. </w:t>
      </w:r>
      <w:r w:rsidRPr="008E6533">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3AD6AAA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9. </w:t>
      </w:r>
      <w:r w:rsidRPr="008E6533">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585ECB8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0. </w:t>
      </w:r>
      <w:r w:rsidRPr="008E6533">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47B2A6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1. </w:t>
      </w:r>
      <w:r w:rsidRPr="008E6533">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BA0C58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2. </w:t>
      </w:r>
      <w:r w:rsidRPr="008E6533">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1C6DB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3. </w:t>
      </w:r>
      <w:r w:rsidRPr="008E6533">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54EF23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4. </w:t>
      </w:r>
      <w:r w:rsidRPr="008E6533">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532E0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5. </w:t>
      </w:r>
      <w:r w:rsidRPr="008E6533">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3BDAEB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6. </w:t>
      </w:r>
      <w:r w:rsidRPr="008E6533">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587E3B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7. </w:t>
      </w:r>
      <w:r w:rsidRPr="008E6533">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DB6CEA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48. </w:t>
      </w:r>
      <w:r w:rsidRPr="008E653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92274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9. </w:t>
      </w:r>
      <w:r w:rsidRPr="008E6533">
        <w:rPr>
          <w:rFonts w:ascii="Calibri" w:hAnsi="Calibri" w:cs="Calibri"/>
          <w:noProof/>
          <w:szCs w:val="24"/>
        </w:rPr>
        <w:tab/>
        <w:t xml:space="preserve">Tanaka M, Abe Y, Furukado S, Miwa K, Sakaguchi M, Sakoda S, et al. Chronic kidney disease and carotid atherosclerosis. J Stroke Cerebrovasc Dis. 2012;21(1):47–51. </w:t>
      </w:r>
    </w:p>
    <w:p w14:paraId="69DEDC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0. </w:t>
      </w:r>
      <w:r w:rsidRPr="008E6533">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5C8B3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1. </w:t>
      </w:r>
      <w:r w:rsidRPr="008E6533">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1F89139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2. </w:t>
      </w:r>
      <w:r w:rsidRPr="008E6533">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68C198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3. </w:t>
      </w:r>
      <w:r w:rsidRPr="008E6533">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65FD3D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4. </w:t>
      </w:r>
      <w:r w:rsidRPr="008E6533">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3F1C35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5. </w:t>
      </w:r>
      <w:r w:rsidRPr="008E6533">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84D97E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6. </w:t>
      </w:r>
      <w:r w:rsidRPr="008E6533">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13C8FB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7. </w:t>
      </w:r>
      <w:r w:rsidRPr="008E6533">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2052A5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8. </w:t>
      </w:r>
      <w:r w:rsidRPr="008E6533">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DA763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9. </w:t>
      </w:r>
      <w:r w:rsidRPr="008E6533">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39968B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60. </w:t>
      </w:r>
      <w:r w:rsidRPr="008E6533">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5F83C7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1. </w:t>
      </w:r>
      <w:r w:rsidRPr="008E6533">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D9BFF2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2. </w:t>
      </w:r>
      <w:r w:rsidRPr="008E6533">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498C85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3. </w:t>
      </w:r>
      <w:r w:rsidRPr="008E6533">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3449D8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4. </w:t>
      </w:r>
      <w:r w:rsidRPr="008E6533">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0FFE5B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5. </w:t>
      </w:r>
      <w:r w:rsidRPr="008E6533">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2BFC9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6. </w:t>
      </w:r>
      <w:r w:rsidRPr="008E6533">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151440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7. </w:t>
      </w:r>
      <w:r w:rsidRPr="008E6533">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4F058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8. </w:t>
      </w:r>
      <w:r w:rsidRPr="008E6533">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38E23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9. </w:t>
      </w:r>
      <w:r w:rsidRPr="008E6533">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EE755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0. </w:t>
      </w:r>
      <w:r w:rsidRPr="008E6533">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BBD65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1. </w:t>
      </w:r>
      <w:r w:rsidRPr="008E6533">
        <w:rPr>
          <w:rFonts w:ascii="Calibri" w:hAnsi="Calibri" w:cs="Calibri"/>
          <w:noProof/>
          <w:szCs w:val="24"/>
        </w:rPr>
        <w:tab/>
        <w:t xml:space="preserve">Hermans MMH, Brandenburg V, Ketteler M, Kooman JP, van der Sande FM, Boeschoten EW, et al. Association of serum fetuin-A levels with mortality </w:t>
      </w:r>
      <w:r w:rsidRPr="008E6533">
        <w:rPr>
          <w:rFonts w:ascii="Calibri" w:hAnsi="Calibri" w:cs="Calibri"/>
          <w:noProof/>
          <w:szCs w:val="24"/>
        </w:rPr>
        <w:lastRenderedPageBreak/>
        <w:t xml:space="preserve">in dialysis patients. KIDNEY Int. 2007;72(2):202–7. </w:t>
      </w:r>
    </w:p>
    <w:p w14:paraId="0BED46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2. </w:t>
      </w:r>
      <w:r w:rsidRPr="008E6533">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8AF231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3. </w:t>
      </w:r>
      <w:r w:rsidRPr="008E6533">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1E2BD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4. </w:t>
      </w:r>
      <w:r w:rsidRPr="008E6533">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29CA48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5. </w:t>
      </w:r>
      <w:r w:rsidRPr="008E6533">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5E61C0A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6. </w:t>
      </w:r>
      <w:r w:rsidRPr="008E6533">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72914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7. </w:t>
      </w:r>
      <w:r w:rsidRPr="008E6533">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E12840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8. </w:t>
      </w:r>
      <w:r w:rsidRPr="008E6533">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760ED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9. </w:t>
      </w:r>
      <w:r w:rsidRPr="008E6533">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7C7679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0. </w:t>
      </w:r>
      <w:r w:rsidRPr="008E6533">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80E2AE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1. </w:t>
      </w:r>
      <w:r w:rsidRPr="008E6533">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028FE71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2. </w:t>
      </w:r>
      <w:r w:rsidRPr="008E6533">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65A00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83. </w:t>
      </w:r>
      <w:r w:rsidRPr="008E6533">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46E57B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4. </w:t>
      </w:r>
      <w:r w:rsidRPr="008E6533">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6CC589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5. </w:t>
      </w:r>
      <w:r w:rsidRPr="008E6533">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12DCAC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6. </w:t>
      </w:r>
      <w:r w:rsidRPr="008E6533">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4C875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7. </w:t>
      </w:r>
      <w:r w:rsidRPr="008E6533">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94807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8. </w:t>
      </w:r>
      <w:r w:rsidRPr="008E6533">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7B64CE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9. </w:t>
      </w:r>
      <w:r w:rsidRPr="008E6533">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5525E8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0. </w:t>
      </w:r>
      <w:r w:rsidRPr="008E653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009D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1. </w:t>
      </w:r>
      <w:r w:rsidRPr="008E6533">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46B990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2. </w:t>
      </w:r>
      <w:r w:rsidRPr="008E6533">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57EC7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3. </w:t>
      </w:r>
      <w:r w:rsidRPr="008E6533">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641E96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4. </w:t>
      </w:r>
      <w:r w:rsidRPr="008E6533">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9A4A8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95. </w:t>
      </w:r>
      <w:r w:rsidRPr="008E653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CE22A2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6. </w:t>
      </w:r>
      <w:r w:rsidRPr="008E6533">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1B77A4E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rPr>
      </w:pPr>
      <w:r w:rsidRPr="008E6533">
        <w:rPr>
          <w:rFonts w:ascii="Calibri" w:hAnsi="Calibri" w:cs="Calibri"/>
          <w:noProof/>
          <w:szCs w:val="24"/>
        </w:rPr>
        <w:t xml:space="preserve">197. </w:t>
      </w:r>
      <w:r w:rsidRPr="008E653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A0774A" w:rsidRDefault="00A0774A" w:rsidP="005C686B">
      <w:pPr>
        <w:spacing w:after="0" w:line="240" w:lineRule="auto"/>
      </w:pPr>
      <w:r>
        <w:separator/>
      </w:r>
    </w:p>
  </w:endnote>
  <w:endnote w:type="continuationSeparator" w:id="0">
    <w:p w14:paraId="22492127" w14:textId="77777777" w:rsidR="00A0774A" w:rsidRDefault="00A0774A"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A0774A" w:rsidRDefault="00A0774A" w:rsidP="005C686B">
      <w:pPr>
        <w:spacing w:after="0" w:line="240" w:lineRule="auto"/>
      </w:pPr>
      <w:r>
        <w:separator/>
      </w:r>
    </w:p>
  </w:footnote>
  <w:footnote w:type="continuationSeparator" w:id="0">
    <w:p w14:paraId="5C2D0D14" w14:textId="77777777" w:rsidR="00A0774A" w:rsidRDefault="00A0774A"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2FEA"/>
    <w:rsid w:val="001246EA"/>
    <w:rsid w:val="00126FAE"/>
    <w:rsid w:val="00130D8F"/>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1E77EA"/>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4B46"/>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4387"/>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FE5"/>
    <w:rsid w:val="004463C0"/>
    <w:rsid w:val="0044670E"/>
    <w:rsid w:val="00450D62"/>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A1461"/>
    <w:rsid w:val="006A1BC3"/>
    <w:rsid w:val="006A58E8"/>
    <w:rsid w:val="006A6C2A"/>
    <w:rsid w:val="006A78BF"/>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F93"/>
    <w:rsid w:val="007D3024"/>
    <w:rsid w:val="007D4C4D"/>
    <w:rsid w:val="007D58DA"/>
    <w:rsid w:val="007D5A5B"/>
    <w:rsid w:val="007D5D46"/>
    <w:rsid w:val="007E0E32"/>
    <w:rsid w:val="007E1F9A"/>
    <w:rsid w:val="007E7AA5"/>
    <w:rsid w:val="007F0DB4"/>
    <w:rsid w:val="007F57F0"/>
    <w:rsid w:val="008060AF"/>
    <w:rsid w:val="00813503"/>
    <w:rsid w:val="00816903"/>
    <w:rsid w:val="00821C9E"/>
    <w:rsid w:val="008220FF"/>
    <w:rsid w:val="0082231F"/>
    <w:rsid w:val="00822CA8"/>
    <w:rsid w:val="008363B3"/>
    <w:rsid w:val="0083684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E653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53D0"/>
    <w:rsid w:val="009C6620"/>
    <w:rsid w:val="009C68CB"/>
    <w:rsid w:val="009C72DE"/>
    <w:rsid w:val="009D0A48"/>
    <w:rsid w:val="009D1C4B"/>
    <w:rsid w:val="009D65A4"/>
    <w:rsid w:val="009E17C1"/>
    <w:rsid w:val="009E55E0"/>
    <w:rsid w:val="009E6CF1"/>
    <w:rsid w:val="009F40FE"/>
    <w:rsid w:val="009F56C1"/>
    <w:rsid w:val="009F5763"/>
    <w:rsid w:val="00A004C1"/>
    <w:rsid w:val="00A00889"/>
    <w:rsid w:val="00A0774A"/>
    <w:rsid w:val="00A077D9"/>
    <w:rsid w:val="00A126C6"/>
    <w:rsid w:val="00A2146E"/>
    <w:rsid w:val="00A30716"/>
    <w:rsid w:val="00A326E2"/>
    <w:rsid w:val="00A32BD2"/>
    <w:rsid w:val="00A3390B"/>
    <w:rsid w:val="00A34651"/>
    <w:rsid w:val="00A34F1A"/>
    <w:rsid w:val="00A36540"/>
    <w:rsid w:val="00A4096E"/>
    <w:rsid w:val="00A40BA3"/>
    <w:rsid w:val="00A42A11"/>
    <w:rsid w:val="00A47BC3"/>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3BB6"/>
    <w:rsid w:val="00AF4D6A"/>
    <w:rsid w:val="00B0212C"/>
    <w:rsid w:val="00B047EE"/>
    <w:rsid w:val="00B06FF1"/>
    <w:rsid w:val="00B11FDF"/>
    <w:rsid w:val="00B160A7"/>
    <w:rsid w:val="00B1738C"/>
    <w:rsid w:val="00B210D9"/>
    <w:rsid w:val="00B2372F"/>
    <w:rsid w:val="00B27183"/>
    <w:rsid w:val="00B3511D"/>
    <w:rsid w:val="00B36DAD"/>
    <w:rsid w:val="00B40CC7"/>
    <w:rsid w:val="00B41C25"/>
    <w:rsid w:val="00B42434"/>
    <w:rsid w:val="00B44A0A"/>
    <w:rsid w:val="00B47512"/>
    <w:rsid w:val="00B50F28"/>
    <w:rsid w:val="00B534BE"/>
    <w:rsid w:val="00B57446"/>
    <w:rsid w:val="00B61088"/>
    <w:rsid w:val="00B61CE8"/>
    <w:rsid w:val="00B71868"/>
    <w:rsid w:val="00B760B2"/>
    <w:rsid w:val="00B77D6C"/>
    <w:rsid w:val="00B846D0"/>
    <w:rsid w:val="00B92EE3"/>
    <w:rsid w:val="00B94492"/>
    <w:rsid w:val="00B963EB"/>
    <w:rsid w:val="00B968C1"/>
    <w:rsid w:val="00B97884"/>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4584"/>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7880"/>
    <w:rsid w:val="00CC798D"/>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2AD8"/>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A5DEC"/>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C9BA2-B3B0-4903-A8F3-767944C78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40183</Words>
  <Characters>799049</Characters>
  <Application>Microsoft Office Word</Application>
  <DocSecurity>0</DocSecurity>
  <Lines>6658</Lines>
  <Paragraphs>1874</Paragraphs>
  <ScaleCrop>false</ScaleCrop>
  <Company/>
  <LinksUpToDate>false</LinksUpToDate>
  <CharactersWithSpaces>93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cp:revision>
  <dcterms:created xsi:type="dcterms:W3CDTF">2021-05-06T08:26:00Z</dcterms:created>
  <dcterms:modified xsi:type="dcterms:W3CDTF">2021-05-0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